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24928CEE" w:rsidR="002010A1" w:rsidRPr="002010A1" w:rsidRDefault="002010A1" w:rsidP="00067966">
      <w:pPr>
        <w:rPr>
          <w:rStyle w:val="Emphasis"/>
          <w:i w:val="0"/>
        </w:rPr>
      </w:pPr>
      <w:r w:rsidRPr="002010A1">
        <w:rPr>
          <w:rStyle w:val="Emphasis"/>
          <w:i w:val="0"/>
        </w:rPr>
        <w:t xml:space="preserve">For any comment or suggestions: </w:t>
      </w:r>
      <w:r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bookmarkStart w:id="0" w:name="_GoBack"/>
      <w:bookmarkEnd w:id="0"/>
    </w:p>
    <w:p w14:paraId="33926B4E" w14:textId="77777777" w:rsidR="00C00AE5" w:rsidRDefault="00C00AE5" w:rsidP="00067966">
      <w:pPr>
        <w:pStyle w:val="Heading1"/>
      </w:pPr>
      <w:r>
        <w:t>Case identification, contact tracing and related measures</w:t>
      </w:r>
    </w:p>
    <w:p w14:paraId="132B6821" w14:textId="48C44F0A"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2FA4F1D7" w14:textId="325DD0B0" w:rsidR="00FC0A7E" w:rsidRDefault="00FC0A7E" w:rsidP="00067966">
      <w:pPr>
        <w:pStyle w:val="Heading3"/>
        <w:rPr>
          <w:rFonts w:eastAsia="Calibri"/>
        </w:rPr>
      </w:pPr>
      <w:r w:rsidRPr="00FC0A7E">
        <w:rPr>
          <w:rFonts w:eastAsia="Calibri"/>
        </w:rPr>
        <w:t>Mandatory report of test results by laboratories</w:t>
      </w:r>
    </w:p>
    <w:p w14:paraId="102C8477" w14:textId="4180A06B" w:rsidR="00FC0A7E" w:rsidRPr="00C52BB4" w:rsidRDefault="00FC0A7E" w:rsidP="00067966">
      <w:pPr>
        <w:rPr>
          <w:rFonts w:eastAsia="Calibri" w:cstheme="minorHAnsi"/>
          <w:sz w:val="20"/>
          <w:szCs w:val="24"/>
        </w:rPr>
      </w:pPr>
      <w:r w:rsidRPr="00C52BB4">
        <w:rPr>
          <w:rFonts w:eastAsia="Calibri" w:cstheme="minorHAnsi"/>
          <w:sz w:val="20"/>
          <w:szCs w:val="24"/>
        </w:rPr>
        <w:t>Laboratories must provide data on number of Covid-19 tests performed.</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626E5846" w:rsidR="00FC0A7E" w:rsidRDefault="00FC0A7E" w:rsidP="00067966">
      <w:pPr>
        <w:pStyle w:val="Heading3"/>
        <w:rPr>
          <w:rFonts w:eastAsia="Calibri"/>
        </w:rPr>
      </w:pPr>
      <w:r w:rsidRPr="00FC0A7E">
        <w:rPr>
          <w:rFonts w:eastAsia="Calibri"/>
        </w:rPr>
        <w:t>Health certificate requested</w:t>
      </w:r>
      <w:r w:rsidR="00C52BB4">
        <w:rPr>
          <w:rFonts w:eastAsia="Calibri"/>
        </w:rPr>
        <w:t xml:space="preserve"> (Airport health check)</w:t>
      </w:r>
      <w:r w:rsidR="00C52BB4">
        <w:rPr>
          <w:rStyle w:val="CommentReference"/>
          <w:rFonts w:asciiTheme="minorHAnsi" w:eastAsiaTheme="minorHAnsi" w:hAnsiTheme="minorHAnsi" w:cstheme="minorBidi"/>
          <w:color w:val="auto"/>
        </w:rPr>
        <w:commentReference w:id="1"/>
      </w:r>
    </w:p>
    <w:p w14:paraId="3EA41738" w14:textId="5A9DC536"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p>
    <w:p w14:paraId="71A39363" w14:textId="22A4FEE9" w:rsidR="00C52BB4" w:rsidRDefault="00C52BB4" w:rsidP="00C52BB4">
      <w:pPr>
        <w:pStyle w:val="Heading3"/>
        <w:rPr>
          <w:rFonts w:eastAsia="Calibri"/>
        </w:rPr>
      </w:pPr>
      <w:r w:rsidRPr="00C52BB4">
        <w:rPr>
          <w:rFonts w:eastAsia="Calibri"/>
        </w:rPr>
        <w:t>Health questionnaire</w:t>
      </w:r>
      <w:r w:rsidR="00A45681">
        <w:rPr>
          <w:rFonts w:eastAsia="Calibri"/>
        </w:rPr>
        <w:t xml:space="preserve"> (Airport health check)</w:t>
      </w:r>
      <w:r w:rsidR="00A45681">
        <w:rPr>
          <w:rStyle w:val="CommentReference"/>
          <w:rFonts w:asciiTheme="minorHAnsi" w:eastAsiaTheme="minorHAnsi" w:hAnsiTheme="minorHAnsi" w:cstheme="minorBidi"/>
          <w:color w:val="auto"/>
        </w:rPr>
        <w:commentReference w:id="2"/>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44C6B1C7" w:rsidR="00FC0A7E" w:rsidRDefault="00EE7A85" w:rsidP="00067966">
      <w:pPr>
        <w:pStyle w:val="Heading3"/>
        <w:rPr>
          <w:rFonts w:eastAsia="Calibri"/>
        </w:rPr>
      </w:pPr>
      <w:commentRangeStart w:id="3"/>
      <w:r w:rsidRPr="00EE7A85">
        <w:rPr>
          <w:rFonts w:eastAsia="Calibri"/>
        </w:rPr>
        <w:t>Health screening</w:t>
      </w:r>
      <w:r w:rsidR="00EE7372">
        <w:rPr>
          <w:rFonts w:eastAsia="Calibri"/>
        </w:rPr>
        <w:t xml:space="preserve"> (Airport health check)</w:t>
      </w:r>
      <w:commentRangeEnd w:id="3"/>
      <w:r w:rsidR="00EE7372">
        <w:rPr>
          <w:rStyle w:val="CommentReference"/>
          <w:rFonts w:asciiTheme="minorHAnsi" w:eastAsiaTheme="minorHAnsi" w:hAnsiTheme="minorHAnsi" w:cstheme="minorBidi"/>
          <w:color w:val="auto"/>
        </w:rPr>
        <w:commentReference w:id="3"/>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0E1DACCA" w:rsidR="006D15D5" w:rsidRDefault="006D15D5" w:rsidP="006D15D5">
      <w:pPr>
        <w:pStyle w:val="Heading3"/>
        <w:rPr>
          <w:rFonts w:eastAsia="Calibri"/>
        </w:rPr>
      </w:pPr>
      <w:r w:rsidRPr="006D15D5">
        <w:rPr>
          <w:rFonts w:eastAsia="Calibri"/>
        </w:rPr>
        <w:t>Temperature screening</w:t>
      </w:r>
      <w:r>
        <w:rPr>
          <w:rFonts w:eastAsia="Calibri"/>
        </w:rPr>
        <w:t xml:space="preserve"> (Airport health check)</w:t>
      </w:r>
      <w:r>
        <w:rPr>
          <w:rStyle w:val="CommentReference"/>
          <w:rFonts w:asciiTheme="minorHAnsi" w:eastAsiaTheme="minorHAnsi" w:hAnsiTheme="minorHAnsi" w:cstheme="minorBidi"/>
          <w:color w:val="auto"/>
        </w:rPr>
        <w:commentReference w:id="4"/>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t>Border health check</w:t>
      </w:r>
    </w:p>
    <w:p w14:paraId="05FCBEBC" w14:textId="7D199CB5" w:rsidR="00C52BB4" w:rsidRDefault="00C52BB4" w:rsidP="00C52BB4">
      <w:pPr>
        <w:pStyle w:val="Heading3"/>
        <w:rPr>
          <w:rFonts w:eastAsia="Calibri"/>
        </w:rPr>
      </w:pPr>
      <w:r w:rsidRPr="00FC0A7E">
        <w:rPr>
          <w:rFonts w:eastAsia="Calibri"/>
        </w:rPr>
        <w:t>Health certificate requested</w:t>
      </w:r>
      <w:r>
        <w:rPr>
          <w:rFonts w:eastAsia="Calibri"/>
        </w:rPr>
        <w:t xml:space="preserve"> (Border health check)</w:t>
      </w:r>
      <w:r>
        <w:rPr>
          <w:rStyle w:val="CommentReference"/>
          <w:rFonts w:asciiTheme="minorHAnsi" w:eastAsiaTheme="minorHAnsi" w:hAnsiTheme="minorHAnsi" w:cstheme="minorBidi"/>
          <w:color w:val="auto"/>
        </w:rPr>
        <w:commentReference w:id="5"/>
      </w:r>
    </w:p>
    <w:p w14:paraId="4C2DF462" w14:textId="4FEE04B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p>
    <w:p w14:paraId="787E25FB" w14:textId="69365E24" w:rsidR="00A45681" w:rsidRDefault="00A45681" w:rsidP="00A45681">
      <w:pPr>
        <w:pStyle w:val="Heading3"/>
        <w:rPr>
          <w:rFonts w:eastAsia="Calibri"/>
        </w:rPr>
      </w:pPr>
      <w:commentRangeStart w:id="6"/>
      <w:r w:rsidRPr="00C52BB4">
        <w:rPr>
          <w:rFonts w:eastAsia="Calibri"/>
        </w:rPr>
        <w:t>Health questionnaire</w:t>
      </w:r>
      <w:r>
        <w:rPr>
          <w:rFonts w:eastAsia="Calibri"/>
        </w:rPr>
        <w:t xml:space="preserve"> (Border health check)</w:t>
      </w:r>
      <w:commentRangeEnd w:id="6"/>
      <w:r>
        <w:rPr>
          <w:rStyle w:val="CommentReference"/>
          <w:rFonts w:asciiTheme="minorHAnsi" w:eastAsiaTheme="minorHAnsi" w:hAnsiTheme="minorHAnsi" w:cstheme="minorBidi"/>
          <w:color w:val="auto"/>
        </w:rPr>
        <w:commentReference w:id="6"/>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764EDC29" w:rsidR="00EE7372" w:rsidRDefault="00EE7372" w:rsidP="00067966">
      <w:pPr>
        <w:pStyle w:val="Heading3"/>
        <w:rPr>
          <w:rFonts w:eastAsia="Calibri"/>
        </w:rPr>
      </w:pPr>
      <w:commentRangeStart w:id="7"/>
      <w:r w:rsidRPr="00EE7A85">
        <w:rPr>
          <w:rFonts w:eastAsia="Calibri"/>
        </w:rPr>
        <w:t>Health screening</w:t>
      </w:r>
      <w:r>
        <w:rPr>
          <w:rFonts w:eastAsia="Calibri"/>
        </w:rPr>
        <w:t xml:space="preserve"> (Border health check)</w:t>
      </w:r>
      <w:commentRangeEnd w:id="7"/>
      <w:r>
        <w:rPr>
          <w:rStyle w:val="CommentReference"/>
          <w:rFonts w:asciiTheme="minorHAnsi" w:eastAsiaTheme="minorHAnsi" w:hAnsiTheme="minorHAnsi" w:cstheme="minorBidi"/>
          <w:color w:val="auto"/>
        </w:rPr>
        <w:commentReference w:id="7"/>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782CE179" w14:textId="71A025E3" w:rsidR="003759EF" w:rsidRDefault="003759EF" w:rsidP="00C52BB4">
      <w:pPr>
        <w:pStyle w:val="Heading3"/>
        <w:rPr>
          <w:rFonts w:eastAsia="Calibri"/>
        </w:rPr>
      </w:pPr>
      <w:r w:rsidRPr="006D15D5">
        <w:rPr>
          <w:rFonts w:eastAsia="Calibri"/>
        </w:rPr>
        <w:t>Temperature screening</w:t>
      </w:r>
      <w:r>
        <w:rPr>
          <w:rFonts w:eastAsia="Calibri"/>
        </w:rPr>
        <w:t xml:space="preserve"> (Border health check)</w:t>
      </w:r>
      <w:r>
        <w:rPr>
          <w:rStyle w:val="CommentReference"/>
          <w:rFonts w:asciiTheme="minorHAnsi" w:eastAsiaTheme="minorHAnsi" w:hAnsiTheme="minorHAnsi" w:cstheme="minorBidi"/>
          <w:color w:val="auto"/>
        </w:rPr>
        <w:commentReference w:id="8"/>
      </w:r>
    </w:p>
    <w:p w14:paraId="6CD2C72E" w14:textId="77777777" w:rsidR="003759EF" w:rsidRPr="00C52BB4" w:rsidRDefault="003759EF" w:rsidP="003759EF">
      <w:pPr>
        <w:rPr>
          <w:rFonts w:eastAsia="Calibri" w:cstheme="minorHAnsi"/>
          <w:sz w:val="20"/>
          <w:szCs w:val="24"/>
        </w:rPr>
      </w:pPr>
      <w:r w:rsidRPr="00C52BB4">
        <w:rPr>
          <w:rFonts w:eastAsia="Calibri" w:cstheme="minorHAnsi"/>
          <w:sz w:val="20"/>
          <w:szCs w:val="24"/>
        </w:rPr>
        <w:t>Control of the body temperature to identify travellers with fever.</w:t>
      </w:r>
    </w:p>
    <w:p w14:paraId="68A1BF65" w14:textId="77777777" w:rsidR="00C52BB4" w:rsidRPr="00C52BB4" w:rsidRDefault="00C52BB4" w:rsidP="00C52BB4">
      <w:pPr>
        <w:pStyle w:val="Heading4"/>
      </w:pPr>
      <w:r w:rsidRPr="00C52BB4">
        <w:t>All airports and all harbours</w:t>
      </w:r>
    </w:p>
    <w:p w14:paraId="203884C6" w14:textId="4885DD97" w:rsidR="00C52BB4" w:rsidRPr="00C52BB4" w:rsidRDefault="00C52BB4" w:rsidP="00C52BB4">
      <w:pPr>
        <w:rPr>
          <w:sz w:val="20"/>
        </w:rPr>
      </w:pPr>
      <w:r w:rsidRPr="00C52BB4">
        <w:rPr>
          <w:sz w:val="20"/>
        </w:rPr>
        <w:t xml:space="preserve">The temperature screening </w:t>
      </w:r>
      <w:proofErr w:type="gramStart"/>
      <w:r w:rsidRPr="00C52BB4">
        <w:rPr>
          <w:sz w:val="20"/>
        </w:rPr>
        <w:t>is implemented</w:t>
      </w:r>
      <w:proofErr w:type="gramEnd"/>
      <w:r w:rsidRPr="00C52BB4">
        <w:rPr>
          <w:sz w:val="20"/>
        </w:rPr>
        <w:t xml:space="preserve"> for air and maritime traveller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Default="00A45681" w:rsidP="00067966">
      <w:pPr>
        <w:rPr>
          <w:rFonts w:eastAsia="Calibri" w:cstheme="minorHAnsi"/>
          <w:szCs w:val="24"/>
        </w:rPr>
      </w:pPr>
      <w:r>
        <w:rPr>
          <w:rFonts w:eastAsia="Calibri" w:cstheme="minorHAnsi"/>
          <w:szCs w:val="24"/>
        </w:rPr>
        <w:t xml:space="preserve">A Covid-19 test </w:t>
      </w:r>
      <w:proofErr w:type="gramStart"/>
      <w:r>
        <w:rPr>
          <w:rFonts w:eastAsia="Calibri" w:cstheme="minorHAnsi"/>
          <w:szCs w:val="24"/>
        </w:rPr>
        <w:t>is performed</w:t>
      </w:r>
      <w:proofErr w:type="gramEnd"/>
      <w:r>
        <w:rPr>
          <w:rFonts w:eastAsia="Calibri" w:cstheme="minorHAnsi"/>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Default="00224088" w:rsidP="00067966">
      <w:pPr>
        <w:rPr>
          <w:rFonts w:eastAsia="Calibri" w:cstheme="minorHAnsi"/>
          <w:szCs w:val="24"/>
        </w:rPr>
      </w:pPr>
      <w:r>
        <w:rPr>
          <w:rFonts w:eastAsia="Calibri" w:cstheme="minorHAnsi"/>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Default="00224088" w:rsidP="00067966">
      <w:pPr>
        <w:rPr>
          <w:rFonts w:eastAsia="Calibri" w:cstheme="minorHAnsi"/>
          <w:szCs w:val="24"/>
        </w:rPr>
      </w:pPr>
      <w:r>
        <w:rPr>
          <w:rFonts w:eastAsia="Calibri" w:cstheme="minorHAnsi"/>
          <w:szCs w:val="24"/>
        </w:rPr>
        <w:t>Change in the definition of cases, suspected cases or contacts.</w:t>
      </w:r>
    </w:p>
    <w:p w14:paraId="27D3983D" w14:textId="681E275C"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Default="00536BDB" w:rsidP="00536BDB">
      <w:r>
        <w:t>Visitors of social, healthcare and public and semi-public (restaurants, hotels, post</w:t>
      </w:r>
      <w:r w:rsidR="00F44B73">
        <w:t xml:space="preserve"> offices) institutions have to </w:t>
      </w:r>
      <w:r>
        <w:t>undergo a medical check (search for symptoms, temperature screening) before entering the institution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Default="00536BDB" w:rsidP="00536BDB">
      <w:r>
        <w:t xml:space="preserve">Persons that have been or may have been in contact with a case or that have travelled in high-risk (infected) area </w:t>
      </w:r>
      <w:proofErr w:type="gramStart"/>
      <w:r>
        <w:t>are tested</w:t>
      </w:r>
      <w:proofErr w:type="gramEnd"/>
      <w:r>
        <w:t xml:space="preserve"> for Covid-19.</w:t>
      </w:r>
    </w:p>
    <w:p w14:paraId="33A48DB8" w14:textId="77777777" w:rsidR="00913DEF" w:rsidRDefault="00913DEF" w:rsidP="00913DEF">
      <w:pPr>
        <w:pStyle w:val="Heading4"/>
      </w:pPr>
      <w:r w:rsidRPr="00676B61">
        <w:t>Facilitate access to personal patient data</w:t>
      </w:r>
    </w:p>
    <w:p w14:paraId="4ADD8FA7" w14:textId="77777777" w:rsidR="00913DEF" w:rsidRDefault="00913DEF" w:rsidP="00913DEF">
      <w:r>
        <w:t>The government allows access to personal patient data to actively search and test contact persons.</w:t>
      </w:r>
    </w:p>
    <w:p w14:paraId="01B37507" w14:textId="77777777" w:rsidR="00FF1191" w:rsidRDefault="00FF1191" w:rsidP="00536BDB">
      <w:pPr>
        <w:pStyle w:val="Heading3"/>
        <w:rPr>
          <w:rFonts w:eastAsia="Calibri"/>
        </w:rPr>
      </w:pPr>
      <w:r w:rsidRPr="00FF1191">
        <w:rPr>
          <w:rFonts w:eastAsia="Calibri"/>
        </w:rPr>
        <w:t>Extend test criteria</w:t>
      </w:r>
    </w:p>
    <w:p w14:paraId="4D0DD35F" w14:textId="5C9D4E21" w:rsidR="00224088" w:rsidRDefault="000E445A" w:rsidP="00067966">
      <w:pPr>
        <w:rPr>
          <w:rFonts w:eastAsia="Calibri" w:cstheme="minorHAnsi"/>
          <w:szCs w:val="24"/>
        </w:rPr>
      </w:pPr>
      <w:r>
        <w:rPr>
          <w:rFonts w:eastAsia="Calibri" w:cstheme="minorHAnsi"/>
          <w:szCs w:val="24"/>
        </w:rPr>
        <w:t>Change in the definition of who must be tested, therefore more people are tested.</w:t>
      </w:r>
    </w:p>
    <w:p w14:paraId="64657956" w14:textId="77777777" w:rsidR="00FF1191" w:rsidRDefault="00FF1191" w:rsidP="00FF1191">
      <w:pPr>
        <w:pStyle w:val="Heading4"/>
      </w:pPr>
      <w:r w:rsidRPr="000E445A">
        <w:t>Provide free testing</w:t>
      </w:r>
    </w:p>
    <w:p w14:paraId="23ECC770" w14:textId="77777777" w:rsidR="00FF1191" w:rsidRDefault="00FF1191" w:rsidP="00FF1191">
      <w:r>
        <w:t>The government offer a free Covid-19 test to detect infection in citizens who wish it.</w:t>
      </w:r>
    </w:p>
    <w:p w14:paraId="22208D5B" w14:textId="5AFCF85E" w:rsidR="00676B61" w:rsidRDefault="00676B61" w:rsidP="00FF1191">
      <w:pPr>
        <w:pStyle w:val="Heading3"/>
        <w:rPr>
          <w:rFonts w:eastAsia="Calibri"/>
        </w:rPr>
      </w:pPr>
      <w:r>
        <w:rPr>
          <w:rFonts w:eastAsia="Calibri"/>
        </w:rPr>
        <w:t>Targeted testing</w:t>
      </w:r>
    </w:p>
    <w:p w14:paraId="35D10DD5" w14:textId="7D059842" w:rsidR="00676B61" w:rsidRDefault="00536BDB" w:rsidP="00676B61">
      <w:r>
        <w:t xml:space="preserve">Some specific people have to </w:t>
      </w:r>
      <w:proofErr w:type="gramStart"/>
      <w:r>
        <w:t>be tested</w:t>
      </w:r>
      <w:proofErr w:type="gramEnd"/>
      <w:r>
        <w:t xml:space="preserve"> because they are in contact with many people and/or are more exposed than in average in the population (e.g. frontline workers)</w:t>
      </w:r>
      <w:r w:rsidR="009A58BB">
        <w:t>.</w:t>
      </w:r>
    </w:p>
    <w:p w14:paraId="5AAF071F" w14:textId="4A6D0BF8" w:rsidR="009A58BB" w:rsidRDefault="009A58BB" w:rsidP="009A58BB">
      <w:pPr>
        <w:pStyle w:val="Heading2"/>
      </w:pPr>
      <w:r w:rsidRPr="009A58BB">
        <w:t>Isolation of cases</w:t>
      </w:r>
    </w:p>
    <w:p w14:paraId="4813336D" w14:textId="1E0A5BB6" w:rsidR="009A58BB" w:rsidRDefault="009A58BB" w:rsidP="009A58BB">
      <w:r w:rsidRPr="009A58BB">
        <w:t xml:space="preserve">Separation or confinement of a person who has or </w:t>
      </w:r>
      <w:proofErr w:type="gramStart"/>
      <w:r w:rsidRPr="009A58BB">
        <w:t>is suspected</w:t>
      </w:r>
      <w:proofErr w:type="gramEnd"/>
      <w:r w:rsidRPr="009A58BB">
        <w:t xml:space="preserve"> of </w:t>
      </w:r>
      <w:r>
        <w:t>bein</w:t>
      </w:r>
      <w:r w:rsidRPr="009A58BB">
        <w:t>g</w:t>
      </w:r>
      <w:r>
        <w:t xml:space="preserve"> infected by</w:t>
      </w:r>
      <w:r w:rsidRPr="009A58BB">
        <w:t xml:space="preserve"> </w:t>
      </w:r>
      <w:r>
        <w:t>Covid-19</w:t>
      </w:r>
      <w:r w:rsidRPr="009A58BB">
        <w:t xml:space="preserve">, to prevent further infections. </w:t>
      </w:r>
    </w:p>
    <w:p w14:paraId="0E6D1569" w14:textId="3646B93E" w:rsidR="00714A37" w:rsidRDefault="00714A37" w:rsidP="00714A37">
      <w:pPr>
        <w:pStyle w:val="Heading4"/>
      </w:pPr>
      <w:r w:rsidRPr="00714A37">
        <w:t>Asymptomatic carriers</w:t>
      </w:r>
    </w:p>
    <w:p w14:paraId="4551259F" w14:textId="6B2757AF" w:rsidR="00FF4AA6" w:rsidRDefault="00FF4AA6" w:rsidP="00FF4AA6">
      <w:pPr>
        <w:pStyle w:val="Heading2"/>
      </w:pPr>
      <w:commentRangeStart w:id="9"/>
      <w:r w:rsidRPr="00FF4AA6">
        <w:t>Public transport health check</w:t>
      </w:r>
      <w:commentRangeEnd w:id="9"/>
      <w:r>
        <w:rPr>
          <w:rStyle w:val="CommentReference"/>
          <w:rFonts w:asciiTheme="minorHAnsi" w:eastAsiaTheme="minorHAnsi" w:hAnsiTheme="minorHAnsi" w:cstheme="minorBidi"/>
          <w:color w:val="auto"/>
        </w:rPr>
        <w:commentReference w:id="9"/>
      </w:r>
    </w:p>
    <w:p w14:paraId="5F5BCB42" w14:textId="113ED2B6" w:rsidR="00FF4AA6" w:rsidRDefault="00FF4AA6" w:rsidP="009A58BB">
      <w:r>
        <w:t xml:space="preserve">Medical screening (including temperature screening) before accessing public transports (train, busses, </w:t>
      </w:r>
      <w:r w:rsidR="00F44B73">
        <w:t>etc.</w:t>
      </w:r>
      <w:r>
        <w:t>).</w:t>
      </w:r>
    </w:p>
    <w:p w14:paraId="034676D6" w14:textId="2979FE08" w:rsidR="00C6480B" w:rsidRDefault="00E70554" w:rsidP="00067966">
      <w:pPr>
        <w:pStyle w:val="Heading2"/>
      </w:pPr>
      <w:commentRangeStart w:id="10"/>
      <w:r>
        <w:t>Quarantine</w:t>
      </w:r>
      <w:commentRangeEnd w:id="10"/>
      <w:r w:rsidR="00FD4AF3">
        <w:rPr>
          <w:rStyle w:val="CommentReference"/>
        </w:rPr>
        <w:commentReference w:id="10"/>
      </w:r>
    </w:p>
    <w:p w14:paraId="41498FBD" w14:textId="21BAF4F5"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9A4653" w:rsidRPr="00CC530B">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5D657736" w:rsidR="00CC530B" w:rsidRPr="00BF1CEA" w:rsidRDefault="002A7009" w:rsidP="00CC530B">
      <w:pPr>
        <w:rPr>
          <w:sz w:val="20"/>
        </w:rPr>
      </w:pPr>
      <w:r w:rsidRPr="00BF1CEA">
        <w:rPr>
          <w:sz w:val="20"/>
        </w:rPr>
        <w:t xml:space="preserve">The number of tests is limited (due to shortage of test or insufficient laboratory facilities or workforce) to a certain type of patients. </w:t>
      </w:r>
    </w:p>
    <w:p w14:paraId="189B3706" w14:textId="0D9D4C40"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4351D0">
      <w:pPr>
        <w:pStyle w:val="Heading3"/>
      </w:pPr>
      <w:r w:rsidRPr="004351D0">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0"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6C8E9045"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w:t>
      </w:r>
      <w:r w:rsidR="001502FB" w:rsidRPr="001502FB">
        <w:rPr>
          <w:sz w:val="20"/>
          <w:szCs w:val="20"/>
        </w:rPr>
        <w:t xml:space="preserve"> to detect Covid-19 patients</w:t>
      </w:r>
      <w:proofErr w:type="gramEnd"/>
      <w:r w:rsidR="001502FB" w:rsidRPr="001502FB">
        <w:rPr>
          <w:sz w:val="20"/>
          <w:szCs w:val="20"/>
        </w:rPr>
        <w:t>.</w:t>
      </w:r>
    </w:p>
    <w:p w14:paraId="3E1C0EA5" w14:textId="77777777" w:rsidR="00FD4AF3" w:rsidRDefault="00FD4AF3" w:rsidP="00067966">
      <w:pPr>
        <w:pStyle w:val="Heading2"/>
      </w:pPr>
      <w:r>
        <w:t>Tracing and tracking</w:t>
      </w:r>
    </w:p>
    <w:p w14:paraId="556A9746" w14:textId="77777777"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F65560" w:rsidRPr="00C52BB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7308F02" w14:textId="168EDA92" w:rsidR="001F477E" w:rsidRDefault="001F477E" w:rsidP="001F477E">
      <w:pPr>
        <w:pStyle w:val="Heading3"/>
        <w:rPr>
          <w:rFonts w:eastAsia="Calibri"/>
        </w:rPr>
      </w:pPr>
      <w:r w:rsidRPr="001F477E">
        <w:rPr>
          <w:rFonts w:eastAsia="Calibri"/>
        </w:rPr>
        <w:t xml:space="preserve">Case tracking </w:t>
      </w:r>
      <w:r w:rsidR="00D46636">
        <w:rPr>
          <w:rFonts w:eastAsia="Calibri"/>
        </w:rPr>
        <w:t xml:space="preserve">and monitoring </w:t>
      </w:r>
      <w:r w:rsidRPr="001F477E">
        <w:rPr>
          <w:rFonts w:eastAsia="Calibri"/>
        </w:rPr>
        <w:t>during home isolation</w:t>
      </w:r>
    </w:p>
    <w:p w14:paraId="52150253" w14:textId="2828D140" w:rsidR="002427A2" w:rsidRPr="00EE0C6F" w:rsidRDefault="002427A2" w:rsidP="002427A2">
      <w:pPr>
        <w:rPr>
          <w:sz w:val="20"/>
        </w:rPr>
      </w:pPr>
      <w:r w:rsidRPr="00EE0C6F">
        <w:rPr>
          <w:sz w:val="20"/>
          <w:shd w:val="clear" w:color="auto" w:fill="FFFFFF"/>
        </w:rPr>
        <w:t>Use of smartphone apps or other digital technologies to aid controlling if cases respect home quarantine and</w:t>
      </w:r>
      <w:r w:rsidR="00D46636" w:rsidRPr="00EE0C6F">
        <w:rPr>
          <w:sz w:val="20"/>
          <w:shd w:val="clear" w:color="auto" w:fill="FFFFFF"/>
        </w:rPr>
        <w:t xml:space="preserve"> (not always)</w:t>
      </w:r>
      <w:r w:rsidRPr="00EE0C6F">
        <w:rPr>
          <w:sz w:val="20"/>
          <w:shd w:val="clear" w:color="auto" w:fill="FFFFFF"/>
        </w:rPr>
        <w:t xml:space="preserve"> monitor</w:t>
      </w:r>
      <w:r w:rsidR="00D46636" w:rsidRPr="00EE0C6F">
        <w:rPr>
          <w:sz w:val="20"/>
          <w:shd w:val="clear" w:color="auto" w:fill="FFFFFF"/>
        </w:rPr>
        <w:t>ing</w:t>
      </w:r>
      <w:r w:rsidRPr="00EE0C6F">
        <w:rPr>
          <w:sz w:val="20"/>
          <w:shd w:val="clear" w:color="auto" w:fill="FFFFFF"/>
        </w:rPr>
        <w:t xml:space="preserve"> their health.</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77777777"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9A4653" w:rsidRPr="00E51ADC">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3E8E5694" w14:textId="3D3D6F3D" w:rsidR="00C6480B" w:rsidRDefault="004351D0" w:rsidP="004351D0">
      <w:pPr>
        <w:pStyle w:val="Heading2"/>
        <w:rPr>
          <w:rFonts w:eastAsia="Calibri"/>
        </w:rPr>
      </w:pPr>
      <w:r w:rsidRPr="004351D0">
        <w:rPr>
          <w:rFonts w:eastAsia="Calibri"/>
        </w:rPr>
        <w:t>Approval of new biocidal product</w:t>
      </w:r>
    </w:p>
    <w:p w14:paraId="78E1503F" w14:textId="337E7ADD" w:rsidR="004351D0" w:rsidRPr="00D970C8" w:rsidRDefault="009865B6" w:rsidP="004351D0">
      <w:pPr>
        <w:rPr>
          <w:sz w:val="20"/>
        </w:rPr>
      </w:pPr>
      <w:r w:rsidRPr="00D970C8">
        <w:rPr>
          <w:sz w:val="20"/>
        </w:rPr>
        <w:t xml:space="preserve">Permit of use of biocidal active substances already evaluated and </w:t>
      </w:r>
      <w:proofErr w:type="gramStart"/>
      <w:r w:rsidRPr="00D970C8">
        <w:rPr>
          <w:sz w:val="20"/>
        </w:rPr>
        <w:t>approved,</w:t>
      </w:r>
      <w:proofErr w:type="gramEnd"/>
      <w:r w:rsidRPr="00D970C8">
        <w:rPr>
          <w:sz w:val="20"/>
        </w:rPr>
        <w:t xml:space="preserve"> approval of a modification of the active substance in a biocidal product, procurement of market authorization for biocidal products.</w:t>
      </w:r>
    </w:p>
    <w:p w14:paraId="191D4F5E" w14:textId="5520BFE7" w:rsidR="004351D0" w:rsidRDefault="004351D0" w:rsidP="004351D0">
      <w:pPr>
        <w:pStyle w:val="Heading2"/>
        <w:rPr>
          <w:rFonts w:eastAsia="Calibri"/>
        </w:rPr>
      </w:pPr>
      <w:r w:rsidRPr="004351D0">
        <w:rPr>
          <w:rFonts w:eastAsia="Calibri"/>
        </w:rPr>
        <w:t>Environmental cleaning and disinfection</w:t>
      </w:r>
    </w:p>
    <w:p w14:paraId="646EE88B" w14:textId="508865F4" w:rsidR="009865B6" w:rsidRPr="00D970C8" w:rsidRDefault="009865B6" w:rsidP="009865B6">
      <w:pPr>
        <w:rPr>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2A3795F5" w14:textId="048FF4C9" w:rsidR="004F2525" w:rsidRDefault="004F2525" w:rsidP="004F2525">
      <w:pPr>
        <w:pStyle w:val="Heading2"/>
        <w:rPr>
          <w:rFonts w:eastAsia="Calibri"/>
        </w:rPr>
      </w:pPr>
      <w:r w:rsidRPr="004F2525">
        <w:rPr>
          <w:rFonts w:eastAsia="Calibri"/>
        </w:rPr>
        <w:t>Case management</w:t>
      </w:r>
    </w:p>
    <w:p w14:paraId="59530B57" w14:textId="23F673C9" w:rsidR="00B16E57" w:rsidRPr="00872E23" w:rsidRDefault="00B16E57" w:rsidP="00B16E57">
      <w:pPr>
        <w:rPr>
          <w:sz w:val="20"/>
        </w:rPr>
      </w:pPr>
      <w:r w:rsidRPr="00872E23">
        <w:rPr>
          <w:sz w:val="20"/>
        </w:rPr>
        <w:t>Measures intended to guide the care of COVID-19 patients.</w:t>
      </w:r>
    </w:p>
    <w:p w14:paraId="241EC85C" w14:textId="1F4E4DE2" w:rsidR="004F2525" w:rsidRDefault="004F2525" w:rsidP="008D672D">
      <w:pPr>
        <w:pStyle w:val="Heading3"/>
      </w:pPr>
      <w:r>
        <w:t>Hospitals prepared to treat</w:t>
      </w:r>
      <w:r w:rsidR="008D672D">
        <w:t xml:space="preserve"> Covid-19 patients</w:t>
      </w:r>
    </w:p>
    <w:p w14:paraId="1A0E9F8F" w14:textId="66F0A9AE" w:rsidR="00F57700" w:rsidRPr="00F57700" w:rsidRDefault="00F57700" w:rsidP="00F57700">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21AE7BBE" w14:textId="5A0E897F" w:rsidR="004F2525" w:rsidRDefault="004F2525" w:rsidP="008D672D">
      <w:pPr>
        <w:pStyle w:val="Heading3"/>
      </w:pPr>
      <w:r>
        <w:t>Implement triage procedures</w:t>
      </w:r>
    </w:p>
    <w:p w14:paraId="7ABDA553" w14:textId="7E5E71E3" w:rsidR="00280F29" w:rsidRPr="00280F29" w:rsidRDefault="00280F29" w:rsidP="00280F29">
      <w:pPr>
        <w:rPr>
          <w:sz w:val="20"/>
        </w:rPr>
      </w:pPr>
      <w:r w:rsidRPr="00280F29">
        <w:rPr>
          <w:sz w:val="20"/>
        </w:rPr>
        <w:t>Prioritize emergency care and identify patients who need immediate medical attention because of the nature or severity of their injury or illness.</w:t>
      </w:r>
    </w:p>
    <w:p w14:paraId="59B544E1" w14:textId="0843FA71" w:rsidR="00F57700" w:rsidRDefault="00F57700" w:rsidP="00F57700">
      <w:pPr>
        <w:pStyle w:val="Heading4"/>
      </w:pPr>
      <w:r w:rsidRPr="00F57700">
        <w:t>Triage of patients depending in the severity of the symptoms</w:t>
      </w:r>
    </w:p>
    <w:p w14:paraId="32EB86F6" w14:textId="1C51081C" w:rsidR="00280F29" w:rsidRPr="00280F29" w:rsidRDefault="00280F29" w:rsidP="00280F29">
      <w:r>
        <w:t>Triage of the patients based on the level of severity of their symptoms in order to orientate them to the appropriate hospital service or monitor them from their home.</w:t>
      </w:r>
    </w:p>
    <w:p w14:paraId="01E58D1A" w14:textId="6BB0D6F0" w:rsidR="00F57700" w:rsidRDefault="00F57700" w:rsidP="00F57700">
      <w:pPr>
        <w:pStyle w:val="Heading4"/>
      </w:pPr>
      <w:r w:rsidRPr="00F57700">
        <w:t>Triage of patients outside hospitals</w:t>
      </w:r>
    </w:p>
    <w:p w14:paraId="7A329AF0" w14:textId="6996EC60" w:rsidR="00280F29" w:rsidRPr="00280F29" w:rsidRDefault="00280F29" w:rsidP="00280F29">
      <w:pPr>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57669B03" w14:textId="5DEE3C08" w:rsidR="008D672D" w:rsidRDefault="008D672D" w:rsidP="009C37C6">
      <w:pPr>
        <w:pStyle w:val="Heading4"/>
      </w:pPr>
      <w:r w:rsidRPr="008D672D">
        <w:t>Prioritize care</w:t>
      </w:r>
    </w:p>
    <w:p w14:paraId="1781F632" w14:textId="598D8FE6" w:rsidR="009C37C6" w:rsidRPr="009C37C6" w:rsidRDefault="009C37C6" w:rsidP="009C37C6">
      <w:pPr>
        <w:rPr>
          <w:sz w:val="20"/>
        </w:rPr>
      </w:pPr>
      <w:r>
        <w:rPr>
          <w:sz w:val="20"/>
        </w:rPr>
        <w:t xml:space="preserve">Cares </w:t>
      </w:r>
      <w:proofErr w:type="gramStart"/>
      <w:r>
        <w:rPr>
          <w:sz w:val="20"/>
        </w:rPr>
        <w:t>must be</w:t>
      </w:r>
      <w:r w:rsidRPr="009C37C6">
        <w:rPr>
          <w:sz w:val="20"/>
        </w:rPr>
        <w:t xml:space="preserve"> provided</w:t>
      </w:r>
      <w:proofErr w:type="gramEnd"/>
      <w:r w:rsidRPr="009C37C6">
        <w:rPr>
          <w:sz w:val="20"/>
        </w:rPr>
        <w:t xml:space="preserve"> to the sickest patients.</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6E837EE4" w14:textId="12188828" w:rsidR="00D40DD6" w:rsidRDefault="00D40DD6" w:rsidP="00D40DD6">
      <w:pPr>
        <w:pStyle w:val="Heading3"/>
      </w:pPr>
      <w:commentRangeStart w:id="11"/>
      <w:r w:rsidRPr="00D40DD6">
        <w:rPr>
          <w:highlight w:val="yellow"/>
        </w:rPr>
        <w:t>List of the PPE</w:t>
      </w:r>
      <w:commentRangeEnd w:id="11"/>
      <w:r w:rsidRPr="00D40DD6">
        <w:rPr>
          <w:rStyle w:val="CommentReference"/>
          <w:highlight w:val="yellow"/>
        </w:rPr>
        <w:commentReference w:id="11"/>
      </w:r>
    </w:p>
    <w:p w14:paraId="4987C76E" w14:textId="26D65002" w:rsidR="00D40DD6" w:rsidRDefault="00D40DD6" w:rsidP="00D40DD6">
      <w:pPr>
        <w:pStyle w:val="Heading3"/>
      </w:pPr>
      <w:r w:rsidRPr="00D40DD6">
        <w:t>Increase domestic production of PPE</w:t>
      </w:r>
    </w:p>
    <w:p w14:paraId="06C83452" w14:textId="6A3D99C3" w:rsidR="009C37C6" w:rsidRPr="00B14013" w:rsidRDefault="009C37C6" w:rsidP="009C37C6">
      <w:pPr>
        <w:rPr>
          <w:rFonts w:cstheme="minorHAnsi"/>
          <w:sz w:val="20"/>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2A0204BB" w14:textId="5840CCC4" w:rsidR="00D40DD6" w:rsidRDefault="00D40DD6" w:rsidP="00D40DD6">
      <w:pPr>
        <w:pStyle w:val="Heading3"/>
      </w:pPr>
      <w:r w:rsidRPr="00D40DD6">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2A8D7D7" w14:textId="0418483B" w:rsidR="00D40DD6" w:rsidRDefault="00D40DD6" w:rsidP="00D40DD6">
      <w:pPr>
        <w:pStyle w:val="Heading3"/>
      </w:pPr>
      <w:r w:rsidRPr="00D40DD6">
        <w:t>Rationing PPE for population</w:t>
      </w:r>
    </w:p>
    <w:p w14:paraId="3297B156" w14:textId="07796536" w:rsidR="00FA1AA9" w:rsidRPr="00FA1AA9" w:rsidRDefault="00FA1AA9" w:rsidP="00FA1AA9">
      <w:pPr>
        <w:rPr>
          <w:sz w:val="20"/>
        </w:rPr>
      </w:pPr>
      <w:r w:rsidRPr="00FA1AA9">
        <w:rPr>
          <w:sz w:val="20"/>
        </w:rPr>
        <w:t>Control distribution or limitation on the number of PPE for the population.</w:t>
      </w:r>
    </w:p>
    <w:p w14:paraId="287FB4BC" w14:textId="77777777" w:rsidR="00E70554" w:rsidRDefault="00E70554" w:rsidP="00067966">
      <w:pPr>
        <w:pStyle w:val="Heading2"/>
      </w:pPr>
      <w:r>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6AF931AE" w:rsidR="00D40DD6" w:rsidRDefault="00D40DD6" w:rsidP="008F4206">
      <w:pPr>
        <w:pStyle w:val="Heading3"/>
      </w:pPr>
      <w:r w:rsidRPr="00D40DD6">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39742939" w:rsidR="00CF2229" w:rsidRPr="002A32AE" w:rsidRDefault="00CF2229" w:rsidP="00CF2229">
      <w:pPr>
        <w:pStyle w:val="Heading3"/>
      </w:pPr>
      <w:r w:rsidRPr="00CF2229">
        <w:t>Incentives for healthcare workers</w:t>
      </w:r>
    </w:p>
    <w:p w14:paraId="49313582" w14:textId="77777777" w:rsidR="00CF2229" w:rsidRDefault="00CF2229" w:rsidP="00CF2229">
      <w:pPr>
        <w:pStyle w:val="Heading4"/>
      </w:pPr>
      <w:r w:rsidRPr="00D40DD6">
        <w:t>Ease accommodation for healthcare professionals</w:t>
      </w:r>
    </w:p>
    <w:p w14:paraId="7FDE8AF9" w14:textId="7490B084" w:rsidR="00CF2229" w:rsidRDefault="00CF2229" w:rsidP="00CF2229">
      <w:pPr>
        <w:rPr>
          <w:sz w:val="20"/>
        </w:rPr>
      </w:pPr>
      <w:r w:rsidRPr="008B3E2B">
        <w:rPr>
          <w:sz w:val="20"/>
        </w:rPr>
        <w:t>Healthcare professionals get free or partially government-supported accommodation close to the hospital where they work.</w:t>
      </w:r>
    </w:p>
    <w:p w14:paraId="6DD0BC46" w14:textId="061B3B6A" w:rsidR="00341B4C" w:rsidRDefault="00341B4C" w:rsidP="00341B4C">
      <w:pPr>
        <w:pStyle w:val="Heading4"/>
      </w:pPr>
      <w:r>
        <w:t>Ease transport of healthcare workers</w:t>
      </w:r>
    </w:p>
    <w:p w14:paraId="7EF8A99A" w14:textId="6265A96D" w:rsidR="00CF2229" w:rsidRDefault="00CF2229" w:rsidP="00CF2229">
      <w:pPr>
        <w:pStyle w:val="Heading4"/>
      </w:pPr>
      <w:r w:rsidRPr="008F4206">
        <w:t>Monetary bonuses for healthcare professionals</w:t>
      </w:r>
    </w:p>
    <w:p w14:paraId="7121B81A" w14:textId="0207820D" w:rsidR="009B62DF" w:rsidRPr="009B62DF" w:rsidRDefault="009B62DF" w:rsidP="009B62DF">
      <w:pPr>
        <w:pStyle w:val="Heading4"/>
      </w:pPr>
      <w:r w:rsidRPr="009B62DF">
        <w:t>Increase legal protection of healthcare professionals</w:t>
      </w:r>
    </w:p>
    <w:p w14:paraId="09468B4E" w14:textId="1A30D604" w:rsidR="00D40DD6" w:rsidRPr="009B62DF" w:rsidRDefault="00D40DD6" w:rsidP="009B62DF">
      <w:pPr>
        <w:pStyle w:val="Heading3"/>
      </w:pPr>
      <w:r w:rsidRPr="009B62DF">
        <w:t>Mobilization of domestic resources for health</w:t>
      </w:r>
    </w:p>
    <w:p w14:paraId="0E3B5061" w14:textId="77777777" w:rsidR="009B62DF" w:rsidRDefault="009B62DF" w:rsidP="009B62DF">
      <w:pPr>
        <w:pStyle w:val="Heading3"/>
        <w:rPr>
          <w:i/>
          <w:iCs/>
        </w:rPr>
      </w:pPr>
      <w:r w:rsidRPr="009B62DF">
        <w:t>Movement restriction of healthcare professionals</w:t>
      </w:r>
    </w:p>
    <w:p w14:paraId="25FB75A1" w14:textId="292ED671" w:rsidR="009B62DF" w:rsidRDefault="009B62DF" w:rsidP="009B62DF">
      <w:pPr>
        <w:pStyle w:val="Heading3"/>
        <w:rPr>
          <w:i/>
          <w:iCs/>
        </w:rPr>
      </w:pPr>
      <w:r w:rsidRPr="009B62DF">
        <w:t>Train medical staff specially for covid-19</w:t>
      </w:r>
    </w:p>
    <w:p w14:paraId="42D139CA" w14:textId="77777777" w:rsidR="00FD4AF3" w:rsidRDefault="00FD4AF3" w:rsidP="00067966">
      <w:pPr>
        <w:pStyle w:val="Heading2"/>
      </w:pPr>
      <w:r w:rsidRPr="003C6E25">
        <w:t>Increase in</w:t>
      </w:r>
      <w:r>
        <w:t xml:space="preserve"> medical supplies and equipment</w:t>
      </w:r>
    </w:p>
    <w:p w14:paraId="6FA2C156" w14:textId="53B7A07B"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4694659A" w14:textId="168DBE50" w:rsidR="00400887" w:rsidRDefault="00400887" w:rsidP="00400887">
      <w:pPr>
        <w:pStyle w:val="Heading2"/>
      </w:pPr>
      <w:r w:rsidRPr="00400887">
        <w:t>Increase isolation and quarantine facilities</w:t>
      </w:r>
    </w:p>
    <w:p w14:paraId="56CABEB4" w14:textId="3FF19244" w:rsidR="00400887" w:rsidRDefault="00400887" w:rsidP="00067966">
      <w:pPr>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easures which make it possible to requisition existing buildings or to set up structures (example: tents) in order to allow the isolation of patients or the quarantine of people who must be separated from the population for a certain period.</w:t>
      </w:r>
    </w:p>
    <w:p w14:paraId="31852195" w14:textId="79706388" w:rsidR="00C81044" w:rsidRDefault="00C81044" w:rsidP="00697191">
      <w:pPr>
        <w:pStyle w:val="Heading3"/>
      </w:pPr>
      <w:r w:rsidRPr="00C81044">
        <w:t>Ambulances</w:t>
      </w:r>
    </w:p>
    <w:p w14:paraId="67A74739" w14:textId="17A38CBB" w:rsidR="00C81044" w:rsidRDefault="00C81044" w:rsidP="00697191">
      <w:pPr>
        <w:pStyle w:val="Heading3"/>
      </w:pPr>
      <w:r w:rsidRPr="00C81044">
        <w:t>Ban on exportation of medical equipment and drugs</w:t>
      </w:r>
    </w:p>
    <w:p w14:paraId="785AA25E" w14:textId="58446815" w:rsidR="00C81044" w:rsidRDefault="00C81044" w:rsidP="00697191">
      <w:pPr>
        <w:pStyle w:val="Heading3"/>
      </w:pPr>
      <w:r w:rsidRPr="00C81044">
        <w:t>Delivery of medical supplies and equipment</w:t>
      </w:r>
    </w:p>
    <w:p w14:paraId="5359D375" w14:textId="1F1FD1B7" w:rsidR="00C81044" w:rsidRDefault="00C81044" w:rsidP="00697191">
      <w:pPr>
        <w:pStyle w:val="Heading3"/>
      </w:pPr>
      <w:commentRangeStart w:id="12"/>
      <w:r w:rsidRPr="00C81044">
        <w:t>Devices for ventilators</w:t>
      </w:r>
      <w:commentRangeEnd w:id="12"/>
      <w:r>
        <w:rPr>
          <w:rStyle w:val="CommentReference"/>
        </w:rPr>
        <w:commentReference w:id="12"/>
      </w:r>
    </w:p>
    <w:p w14:paraId="22BD1341" w14:textId="74F7356A" w:rsidR="00C81044" w:rsidRDefault="00C81044" w:rsidP="00697191">
      <w:pPr>
        <w:pStyle w:val="Heading3"/>
      </w:pPr>
      <w:commentRangeStart w:id="13"/>
      <w:r w:rsidRPr="00C81044">
        <w:t>Ease access to drugs</w:t>
      </w:r>
      <w:commentRangeEnd w:id="13"/>
      <w:r>
        <w:rPr>
          <w:rStyle w:val="CommentReference"/>
        </w:rPr>
        <w:commentReference w:id="13"/>
      </w:r>
    </w:p>
    <w:p w14:paraId="7CEBC655" w14:textId="70C05F95" w:rsidR="00C81044" w:rsidRDefault="00C81044" w:rsidP="00697191">
      <w:pPr>
        <w:pStyle w:val="Heading3"/>
      </w:pPr>
      <w:commentRangeStart w:id="14"/>
      <w:r w:rsidRPr="00C81044">
        <w:t>Equipment</w:t>
      </w:r>
      <w:commentRangeEnd w:id="14"/>
      <w:r>
        <w:rPr>
          <w:rStyle w:val="CommentReference"/>
        </w:rPr>
        <w:commentReference w:id="14"/>
      </w:r>
    </w:p>
    <w:p w14:paraId="75B6EA3A" w14:textId="0B31E602" w:rsidR="00C81044" w:rsidRDefault="00C81044" w:rsidP="00697191">
      <w:pPr>
        <w:pStyle w:val="Heading3"/>
      </w:pPr>
      <w:r w:rsidRPr="00C81044">
        <w:t>Facilitate import</w:t>
      </w:r>
    </w:p>
    <w:p w14:paraId="145199F8" w14:textId="0BC40FC8" w:rsidR="00C81044" w:rsidRDefault="00C81044" w:rsidP="00697191">
      <w:pPr>
        <w:pStyle w:val="Heading3"/>
      </w:pPr>
      <w:r w:rsidRPr="00C81044">
        <w:t>Increase delivery capacity for medical supplies</w:t>
      </w:r>
    </w:p>
    <w:p w14:paraId="7B9E33CF" w14:textId="5E595E36" w:rsidR="00C81044" w:rsidRDefault="00C81044" w:rsidP="00697191">
      <w:pPr>
        <w:pStyle w:val="Heading3"/>
      </w:pPr>
      <w:r w:rsidRPr="00C81044">
        <w:t>Increase domestic production of medical equipment</w:t>
      </w:r>
    </w:p>
    <w:p w14:paraId="258029F7" w14:textId="4599A04B" w:rsidR="00D10152" w:rsidRDefault="00D10152" w:rsidP="00697191">
      <w:pPr>
        <w:pStyle w:val="Heading3"/>
      </w:pPr>
      <w:r w:rsidRPr="00D10152">
        <w:rPr>
          <w:highlight w:val="yellow"/>
        </w:rPr>
        <w:t>List of material: to code</w:t>
      </w:r>
      <w:r>
        <w:t xml:space="preserve"> differently (see also increase availability of PPE)</w:t>
      </w:r>
    </w:p>
    <w:p w14:paraId="1402A01D" w14:textId="2381A5B8" w:rsidR="00D70A4A" w:rsidRDefault="00D70A4A" w:rsidP="00697191">
      <w:pPr>
        <w:pStyle w:val="Heading3"/>
      </w:pPr>
      <w:commentRangeStart w:id="15"/>
      <w:r w:rsidRPr="00D70A4A">
        <w:t>Medical beds and other medical supplies</w:t>
      </w:r>
      <w:commentRangeEnd w:id="15"/>
      <w:r>
        <w:rPr>
          <w:rStyle w:val="CommentReference"/>
        </w:rPr>
        <w:commentReference w:id="15"/>
      </w:r>
    </w:p>
    <w:p w14:paraId="3FBF4854" w14:textId="55627E3B" w:rsidR="00D70A4A" w:rsidRDefault="00D70A4A" w:rsidP="00697191">
      <w:pPr>
        <w:pStyle w:val="Heading3"/>
      </w:pPr>
      <w:commentRangeStart w:id="16"/>
      <w:r w:rsidRPr="00D70A4A">
        <w:t>Medical equipment, laboratory equipment</w:t>
      </w:r>
      <w:commentRangeEnd w:id="16"/>
      <w:r>
        <w:rPr>
          <w:rStyle w:val="CommentReference"/>
        </w:rPr>
        <w:commentReference w:id="16"/>
      </w:r>
    </w:p>
    <w:p w14:paraId="3160C3FF" w14:textId="222BFDF8" w:rsidR="00D70A4A" w:rsidRDefault="00D70A4A" w:rsidP="00697191">
      <w:pPr>
        <w:pStyle w:val="Heading3"/>
      </w:pPr>
      <w:r w:rsidRPr="00D70A4A">
        <w:t>Secure necessary medical equipment stocks and distribution</w:t>
      </w:r>
    </w:p>
    <w:p w14:paraId="0CBAE2BF" w14:textId="712F03B6" w:rsidR="00697191" w:rsidRDefault="00697191" w:rsidP="00697191">
      <w:pPr>
        <w:pStyle w:val="Heading2"/>
      </w:pPr>
      <w:r w:rsidRPr="00697191">
        <w:t>Increase isolation and quarantine facilities</w:t>
      </w:r>
    </w:p>
    <w:p w14:paraId="1D39118E" w14:textId="77777777" w:rsidR="000E36C3" w:rsidRDefault="000E36C3" w:rsidP="000E36C3">
      <w:pPr>
        <w:pStyle w:val="Heading3"/>
        <w:rPr>
          <w:rFonts w:eastAsiaTheme="minorHAnsi"/>
        </w:rPr>
      </w:pPr>
      <w:r w:rsidRPr="000E36C3">
        <w:rPr>
          <w:rFonts w:eastAsiaTheme="minorHAnsi"/>
        </w:rPr>
        <w:t>Government properties repurposed as quarantine facilities</w:t>
      </w:r>
    </w:p>
    <w:p w14:paraId="31632417" w14:textId="77777777" w:rsidR="000E36C3" w:rsidRDefault="000E36C3" w:rsidP="000E36C3">
      <w:pPr>
        <w:pStyle w:val="Heading3"/>
        <w:rPr>
          <w:rFonts w:eastAsiaTheme="minorHAnsi"/>
        </w:rPr>
      </w:pPr>
      <w:r w:rsidRPr="000E36C3">
        <w:rPr>
          <w:rFonts w:eastAsiaTheme="minorHAnsi"/>
        </w:rPr>
        <w:t xml:space="preserve">Isolation </w:t>
      </w:r>
      <w:proofErr w:type="spellStart"/>
      <w:r w:rsidRPr="000E36C3">
        <w:rPr>
          <w:rFonts w:eastAsiaTheme="minorHAnsi"/>
        </w:rPr>
        <w:t>centers</w:t>
      </w:r>
      <w:proofErr w:type="spellEnd"/>
    </w:p>
    <w:p w14:paraId="436C6657" w14:textId="77777777" w:rsidR="000E36C3" w:rsidRPr="000E36C3" w:rsidRDefault="000E36C3" w:rsidP="000E36C3">
      <w:pPr>
        <w:pStyle w:val="Heading3"/>
      </w:pPr>
      <w:r w:rsidRPr="000E36C3">
        <w:t>Long-term care facilities repurposed as quarantine facilities</w:t>
      </w:r>
    </w:p>
    <w:p w14:paraId="309EE53C" w14:textId="77777777" w:rsidR="000E36C3" w:rsidRDefault="000E36C3" w:rsidP="000E36C3">
      <w:pPr>
        <w:pStyle w:val="Heading3"/>
        <w:rPr>
          <w:rFonts w:eastAsiaTheme="minorHAnsi"/>
        </w:rPr>
      </w:pPr>
      <w:r w:rsidRPr="00CC2107">
        <w:rPr>
          <w:rFonts w:eastAsiaTheme="minorHAnsi"/>
        </w:rPr>
        <w:t>New quarantine structure for non-severe cases</w:t>
      </w:r>
    </w:p>
    <w:p w14:paraId="5ACCE92A" w14:textId="77777777" w:rsidR="000E36C3" w:rsidRDefault="000E36C3" w:rsidP="000E36C3">
      <w:pPr>
        <w:pStyle w:val="Heading3"/>
      </w:pPr>
      <w:r w:rsidRPr="000E36C3">
        <w:t>Public housing converted into quarantine facilities</w:t>
      </w:r>
    </w:p>
    <w:p w14:paraId="0219DD35" w14:textId="77777777" w:rsidR="000E36C3" w:rsidRPr="000E36C3" w:rsidRDefault="000E36C3" w:rsidP="000E36C3">
      <w:pPr>
        <w:pStyle w:val="Heading3"/>
      </w:pPr>
      <w:r w:rsidRPr="000E36C3">
        <w:t xml:space="preserve">Quarantine </w:t>
      </w:r>
      <w:proofErr w:type="spellStart"/>
      <w:r w:rsidRPr="000E36C3">
        <w:t>centers</w:t>
      </w:r>
      <w:proofErr w:type="spellEnd"/>
    </w:p>
    <w:p w14:paraId="3547F1C7" w14:textId="77777777" w:rsidR="000E36C3" w:rsidRPr="00CC2107" w:rsidRDefault="000E36C3" w:rsidP="000E36C3">
      <w:pPr>
        <w:pStyle w:val="Heading3"/>
      </w:pPr>
      <w:r w:rsidRPr="00CC2107">
        <w:t>Quarantine facilities implemented for travellers coming from affected areas</w:t>
      </w:r>
    </w:p>
    <w:p w14:paraId="241329A0" w14:textId="77777777" w:rsidR="000E36C3" w:rsidRDefault="000E36C3" w:rsidP="000E36C3">
      <w:pPr>
        <w:pStyle w:val="Heading3"/>
        <w:rPr>
          <w:rFonts w:eastAsiaTheme="minorHAnsi"/>
        </w:rPr>
      </w:pPr>
      <w:r w:rsidRPr="0039226C">
        <w:rPr>
          <w:rFonts w:eastAsiaTheme="minorHAnsi"/>
        </w:rPr>
        <w:t>Short-term accommodations repurposed into quarantine facilities</w:t>
      </w:r>
    </w:p>
    <w:p w14:paraId="0E30B0CD" w14:textId="77777777" w:rsidR="000E36C3" w:rsidRDefault="000E36C3" w:rsidP="000E36C3">
      <w:pPr>
        <w:pStyle w:val="Heading3"/>
      </w:pPr>
      <w:r w:rsidRPr="00CC2107">
        <w:t>Stadiums repurposed into quarantine facilities</w:t>
      </w:r>
    </w:p>
    <w:p w14:paraId="7CFB5B7F" w14:textId="77777777" w:rsidR="000E36C3" w:rsidRPr="00CC2107" w:rsidRDefault="000E36C3" w:rsidP="000E36C3">
      <w:pPr>
        <w:pStyle w:val="Heading3"/>
      </w:pPr>
      <w:r w:rsidRPr="000E36C3">
        <w:t>Student dormitories repurposed into quarantine facilities</w:t>
      </w:r>
    </w:p>
    <w:p w14:paraId="50E658B6" w14:textId="06DAC75C" w:rsidR="00173FD5" w:rsidRDefault="00173FD5" w:rsidP="00173FD5">
      <w:pPr>
        <w:pStyle w:val="Heading2"/>
      </w:pPr>
      <w:r w:rsidRPr="00173FD5">
        <w:t>Increase patient capacity</w:t>
      </w:r>
    </w:p>
    <w:p w14:paraId="27E19E46" w14:textId="6B0CE065" w:rsidR="00173FD5" w:rsidRDefault="00173FD5" w:rsidP="00173FD5">
      <w:pPr>
        <w:pStyle w:val="Heading3"/>
      </w:pPr>
      <w:r w:rsidRPr="00173FD5">
        <w:t>Beds</w:t>
      </w:r>
    </w:p>
    <w:p w14:paraId="680962BF" w14:textId="15F205C4" w:rsidR="00173FD5" w:rsidRDefault="00173FD5" w:rsidP="00173FD5">
      <w:pPr>
        <w:pStyle w:val="Heading3"/>
      </w:pPr>
      <w:r w:rsidRPr="00173FD5">
        <w:t>Emergency hospitals</w:t>
      </w:r>
    </w:p>
    <w:p w14:paraId="00D3DEE3" w14:textId="042E265B" w:rsidR="00173FD5" w:rsidRDefault="00173FD5" w:rsidP="00173FD5">
      <w:pPr>
        <w:pStyle w:val="Heading3"/>
      </w:pPr>
      <w:r w:rsidRPr="00173FD5">
        <w:t>Increase ICU capacity</w:t>
      </w:r>
    </w:p>
    <w:p w14:paraId="79821459" w14:textId="22BE5DA0" w:rsidR="00173FD5" w:rsidRDefault="00173FD5" w:rsidP="000E36C3">
      <w:pPr>
        <w:pStyle w:val="Heading3"/>
      </w:pPr>
      <w:r w:rsidRPr="00173FD5">
        <w:t>Increase medical consultation capacity</w:t>
      </w:r>
    </w:p>
    <w:p w14:paraId="7C1A9073" w14:textId="406AFE21" w:rsidR="00173FD5" w:rsidRDefault="00173FD5" w:rsidP="000E36C3">
      <w:pPr>
        <w:pStyle w:val="Heading3"/>
      </w:pPr>
      <w:r w:rsidRPr="00173FD5">
        <w:t>Increase number of medical institutions</w:t>
      </w:r>
    </w:p>
    <w:p w14:paraId="63A418DE" w14:textId="70023D75" w:rsidR="000E36C3" w:rsidRDefault="000E36C3" w:rsidP="000E36C3">
      <w:pPr>
        <w:pStyle w:val="Heading3"/>
      </w:pPr>
      <w:r w:rsidRPr="000E36C3">
        <w:t>Isolation wards</w:t>
      </w:r>
    </w:p>
    <w:p w14:paraId="20FCB77A" w14:textId="41A1FDE1" w:rsidR="000E36C3" w:rsidRDefault="000E36C3" w:rsidP="000E36C3">
      <w:pPr>
        <w:pStyle w:val="Heading3"/>
      </w:pPr>
      <w:r w:rsidRPr="000E36C3">
        <w:t>Medicalise nursing home</w:t>
      </w:r>
    </w:p>
    <w:p w14:paraId="7E95855D" w14:textId="3034E698" w:rsidR="000E36C3" w:rsidRDefault="000E36C3" w:rsidP="000E36C3">
      <w:pPr>
        <w:pStyle w:val="Heading3"/>
      </w:pPr>
      <w:r w:rsidRPr="000E36C3">
        <w:t>Postponement of medical appointments</w:t>
      </w:r>
    </w:p>
    <w:p w14:paraId="787F22B1" w14:textId="26145CF4" w:rsidR="000E36C3" w:rsidRDefault="000E36C3" w:rsidP="000E36C3">
      <w:pPr>
        <w:pStyle w:val="Heading3"/>
      </w:pPr>
      <w:r w:rsidRPr="000E36C3">
        <w:t>Postponement of non-essential care and non-urgent operations in hospitals</w:t>
      </w:r>
    </w:p>
    <w:p w14:paraId="763EBA87" w14:textId="182B8501" w:rsidR="000E36C3" w:rsidRDefault="000E36C3" w:rsidP="000E36C3">
      <w:pPr>
        <w:pStyle w:val="Heading2"/>
      </w:pPr>
      <w:r w:rsidRPr="000E36C3">
        <w:t>Personal protective measures</w:t>
      </w:r>
    </w:p>
    <w:p w14:paraId="589A2CB6" w14:textId="3850DEDF" w:rsidR="00B52ECD" w:rsidRDefault="00B52ECD" w:rsidP="00B52ECD">
      <w:pPr>
        <w:pStyle w:val="Heading3"/>
      </w:pPr>
      <w:r w:rsidRPr="00B52ECD">
        <w:t>Enhance hand hygiene</w:t>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7333F3DF" w:rsidR="00B52ECD" w:rsidRDefault="00B52ECD" w:rsidP="00B52ECD">
      <w:pPr>
        <w:pStyle w:val="Heading3"/>
      </w:pPr>
      <w:r w:rsidRPr="00B52ECD">
        <w:t>Mandatory use of masks</w:t>
      </w:r>
    </w:p>
    <w:p w14:paraId="0D90ACCA" w14:textId="023F5B00" w:rsidR="00B52ECD" w:rsidRDefault="00B52ECD" w:rsidP="00B52ECD">
      <w:pPr>
        <w:pStyle w:val="Heading3"/>
      </w:pPr>
      <w:r w:rsidRPr="00B52ECD">
        <w:t>Mandatory use of PPE</w:t>
      </w:r>
    </w:p>
    <w:p w14:paraId="5392BCC8" w14:textId="2A5536B1" w:rsidR="005E6164" w:rsidRDefault="005E6164" w:rsidP="005E6164">
      <w:pPr>
        <w:pStyle w:val="Heading2"/>
      </w:pPr>
      <w:commentRangeStart w:id="17"/>
      <w:r w:rsidRPr="005E6164">
        <w:t>Prevent contamination by body fluids</w:t>
      </w:r>
      <w:commentRangeEnd w:id="17"/>
      <w:r>
        <w:rPr>
          <w:rStyle w:val="CommentReference"/>
          <w:rFonts w:asciiTheme="minorHAnsi" w:eastAsiaTheme="minorHAnsi" w:hAnsiTheme="minorHAnsi" w:cstheme="minorBidi"/>
          <w:color w:val="auto"/>
        </w:rPr>
        <w:commentReference w:id="17"/>
      </w:r>
    </w:p>
    <w:p w14:paraId="221FE950" w14:textId="122639F0" w:rsidR="005E6164" w:rsidRPr="005E6164" w:rsidRDefault="005E6164" w:rsidP="005E6164">
      <w:pPr>
        <w:pStyle w:val="Heading3"/>
      </w:pPr>
      <w:r w:rsidRPr="005E6164">
        <w:t>Precautions for handling and disposal of dead bodies</w:t>
      </w:r>
    </w:p>
    <w:p w14:paraId="50B2390D" w14:textId="77777777" w:rsidR="00020031" w:rsidRDefault="00020031" w:rsidP="00020031">
      <w:pPr>
        <w:pStyle w:val="Heading2"/>
      </w:pPr>
      <w:r w:rsidRPr="003C6E25">
        <w:t>Redu</w:t>
      </w:r>
      <w:r>
        <w:t>ce the burden on health system</w:t>
      </w:r>
    </w:p>
    <w:p w14:paraId="60437A5E" w14:textId="77777777"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 (promote self-isolation of mild symptomatic people, set up a health hotline to answer questions) and simplify the health journey (telemedicine, ease renewal of prescriptions).</w:t>
      </w:r>
    </w:p>
    <w:p w14:paraId="51E000F8" w14:textId="357FA93C" w:rsidR="00FD4AF3" w:rsidRDefault="005E6164" w:rsidP="005E6164">
      <w:pPr>
        <w:pStyle w:val="Heading3"/>
        <w:rPr>
          <w:rFonts w:eastAsia="Calibri"/>
        </w:rPr>
      </w:pPr>
      <w:r w:rsidRPr="005E6164">
        <w:rPr>
          <w:rFonts w:eastAsia="Calibri"/>
        </w:rPr>
        <w:t>Digital assistant</w:t>
      </w:r>
    </w:p>
    <w:p w14:paraId="7D8C398F" w14:textId="189B5089" w:rsidR="005E6164" w:rsidRDefault="005E6164" w:rsidP="005E6164">
      <w:pPr>
        <w:pStyle w:val="Heading3"/>
        <w:rPr>
          <w:rFonts w:eastAsia="Calibri"/>
        </w:rPr>
      </w:pPr>
      <w:r w:rsidRPr="005E6164">
        <w:rPr>
          <w:rFonts w:eastAsia="Calibri"/>
        </w:rPr>
        <w:t>Ease prescription of regular medical products for patients</w:t>
      </w:r>
    </w:p>
    <w:p w14:paraId="196D6506" w14:textId="33567D11" w:rsidR="005E6164" w:rsidRDefault="005E6164" w:rsidP="005E6164">
      <w:pPr>
        <w:pStyle w:val="Heading3"/>
        <w:rPr>
          <w:rFonts w:eastAsia="Calibri"/>
        </w:rPr>
      </w:pPr>
      <w:r w:rsidRPr="005E6164">
        <w:rPr>
          <w:rFonts w:eastAsia="Calibri"/>
        </w:rPr>
        <w:t>Health hotline</w:t>
      </w:r>
    </w:p>
    <w:p w14:paraId="1808CA26" w14:textId="5E793DFA" w:rsidR="005E6164" w:rsidRDefault="005E6164" w:rsidP="005E6164">
      <w:pPr>
        <w:pStyle w:val="Heading3"/>
        <w:rPr>
          <w:rFonts w:eastAsia="Calibri"/>
        </w:rPr>
      </w:pPr>
      <w:r w:rsidRPr="005E6164">
        <w:rPr>
          <w:rFonts w:eastAsia="Calibri"/>
        </w:rPr>
        <w:t xml:space="preserve">No more patient accepted in rehabilitation </w:t>
      </w:r>
      <w:proofErr w:type="spellStart"/>
      <w:r w:rsidRPr="005E6164">
        <w:rPr>
          <w:rFonts w:eastAsia="Calibri"/>
        </w:rPr>
        <w:t>centers</w:t>
      </w:r>
      <w:proofErr w:type="spellEnd"/>
    </w:p>
    <w:p w14:paraId="6C4B8EC9" w14:textId="16B2DEBB" w:rsidR="005E6164" w:rsidRDefault="005E6164" w:rsidP="005E6164">
      <w:pPr>
        <w:pStyle w:val="Heading3"/>
        <w:rPr>
          <w:rFonts w:eastAsia="Calibri"/>
        </w:rPr>
      </w:pPr>
      <w:r w:rsidRPr="005E6164">
        <w:rPr>
          <w:rFonts w:eastAsia="Calibri"/>
        </w:rPr>
        <w:t>Prioritize care</w:t>
      </w:r>
    </w:p>
    <w:p w14:paraId="67176613" w14:textId="79575242" w:rsidR="005E6164" w:rsidRDefault="005E6164" w:rsidP="005E6164">
      <w:pPr>
        <w:pStyle w:val="Heading3"/>
        <w:rPr>
          <w:rFonts w:eastAsia="Calibri"/>
        </w:rPr>
      </w:pPr>
      <w:r w:rsidRPr="005E6164">
        <w:rPr>
          <w:rFonts w:eastAsia="Calibri"/>
        </w:rPr>
        <w:t>Promote self-initiated isolation of people with mild respiratory symptoms</w:t>
      </w:r>
    </w:p>
    <w:p w14:paraId="25FBA7E3" w14:textId="6927A975" w:rsidR="005E6164" w:rsidRDefault="005E6164" w:rsidP="005E6164">
      <w:pPr>
        <w:pStyle w:val="Heading3"/>
        <w:rPr>
          <w:rFonts w:eastAsia="Calibri"/>
        </w:rPr>
      </w:pPr>
      <w:r w:rsidRPr="005E6164">
        <w:rPr>
          <w:rFonts w:eastAsia="Calibri"/>
        </w:rPr>
        <w:t>Simplification of the health journey</w:t>
      </w:r>
    </w:p>
    <w:p w14:paraId="319CE0D2" w14:textId="5A257F00" w:rsidR="005E6164" w:rsidRDefault="005E6164" w:rsidP="005E6164">
      <w:pPr>
        <w:pStyle w:val="Heading3"/>
        <w:rPr>
          <w:rFonts w:eastAsia="Calibri"/>
        </w:rPr>
      </w:pPr>
      <w:r w:rsidRPr="005E6164">
        <w:rPr>
          <w:rFonts w:eastAsia="Calibri"/>
        </w:rPr>
        <w:t>Staff qualifications extended to avoid unnecessary emergency staff visits</w:t>
      </w:r>
    </w:p>
    <w:p w14:paraId="6B85FDA9" w14:textId="3701E62D" w:rsidR="005E6164" w:rsidRDefault="005E6164" w:rsidP="005E6164">
      <w:pPr>
        <w:pStyle w:val="Heading2"/>
        <w:rPr>
          <w:rFonts w:eastAsia="Calibri"/>
        </w:rPr>
      </w:pPr>
      <w:r w:rsidRPr="005E6164">
        <w:rPr>
          <w:rFonts w:eastAsia="Calibri"/>
        </w:rPr>
        <w:t>Repurpose hospitals</w:t>
      </w:r>
    </w:p>
    <w:p w14:paraId="5EE81C38" w14:textId="397438FD" w:rsidR="005E6164" w:rsidRDefault="005E6164" w:rsidP="00852AD0">
      <w:pPr>
        <w:pStyle w:val="Heading3"/>
        <w:rPr>
          <w:rFonts w:eastAsia="Calibri"/>
        </w:rPr>
      </w:pPr>
      <w:commentRangeStart w:id="18"/>
      <w:r w:rsidRPr="005E6164">
        <w:rPr>
          <w:rFonts w:eastAsia="Calibri"/>
        </w:rPr>
        <w:t>Isolation and quarantine</w:t>
      </w:r>
      <w:commentRangeEnd w:id="18"/>
      <w:r>
        <w:rPr>
          <w:rStyle w:val="CommentReference"/>
        </w:rPr>
        <w:commentReference w:id="18"/>
      </w:r>
    </w:p>
    <w:p w14:paraId="3ABB1BFA" w14:textId="4722BC8E" w:rsidR="00852AD0" w:rsidRDefault="00852AD0" w:rsidP="00852AD0">
      <w:pPr>
        <w:pStyle w:val="Heading3"/>
        <w:rPr>
          <w:rFonts w:eastAsia="Calibri"/>
        </w:rPr>
      </w:pPr>
      <w:r w:rsidRPr="00852AD0">
        <w:rPr>
          <w:rFonts w:eastAsia="Calibri"/>
        </w:rPr>
        <w:t>Requisition private hospitals</w:t>
      </w:r>
    </w:p>
    <w:p w14:paraId="1AA86E7A" w14:textId="20C846DB" w:rsidR="00852AD0" w:rsidRDefault="00852AD0" w:rsidP="00852AD0">
      <w:pPr>
        <w:pStyle w:val="Heading3"/>
        <w:rPr>
          <w:rFonts w:eastAsia="Calibri"/>
        </w:rPr>
      </w:pPr>
      <w:r w:rsidRPr="00852AD0">
        <w:rPr>
          <w:rFonts w:eastAsia="Calibri"/>
        </w:rPr>
        <w:t>Small hospitals used to reduce burden on hospitals dealing with covid-19 patients</w:t>
      </w:r>
    </w:p>
    <w:p w14:paraId="3E52F7AE" w14:textId="3A6980ED" w:rsidR="00852AD0" w:rsidRDefault="00852AD0" w:rsidP="00852AD0">
      <w:pPr>
        <w:pStyle w:val="Heading3"/>
        <w:rPr>
          <w:rFonts w:eastAsia="Calibri"/>
        </w:rPr>
      </w:pPr>
      <w:r w:rsidRPr="00852AD0">
        <w:rPr>
          <w:rFonts w:eastAsia="Calibri"/>
        </w:rPr>
        <w:t>Some hospitals dedicated to covid19 patients</w:t>
      </w:r>
    </w:p>
    <w:p w14:paraId="7C83C488" w14:textId="70BC4B0D" w:rsidR="00852AD0" w:rsidRDefault="00852AD0" w:rsidP="00852AD0">
      <w:pPr>
        <w:pStyle w:val="Heading3"/>
        <w:rPr>
          <w:rFonts w:eastAsia="Calibri"/>
        </w:rPr>
      </w:pPr>
      <w:r w:rsidRPr="00852AD0">
        <w:rPr>
          <w:rFonts w:eastAsia="Calibri"/>
        </w:rPr>
        <w:t>Special section for covid19 patients</w:t>
      </w:r>
    </w:p>
    <w:p w14:paraId="02981AA0" w14:textId="5CD840B9" w:rsidR="00852AD0" w:rsidRDefault="00852AD0" w:rsidP="00852AD0">
      <w:pPr>
        <w:pStyle w:val="Heading2"/>
      </w:pPr>
      <w:r w:rsidRPr="00852AD0">
        <w:t>Research</w:t>
      </w:r>
    </w:p>
    <w:p w14:paraId="6C5BF5E9" w14:textId="77777777" w:rsidR="00852AD0" w:rsidRPr="00852AD0" w:rsidRDefault="00852AD0" w:rsidP="00852AD0">
      <w:pPr>
        <w:pStyle w:val="Heading3"/>
      </w:pPr>
      <w:r w:rsidRPr="00852AD0">
        <w:t>Antibody research</w:t>
      </w:r>
    </w:p>
    <w:p w14:paraId="6F37EDF1" w14:textId="56CE0A8C" w:rsidR="00852AD0" w:rsidRPr="00852AD0" w:rsidRDefault="00852AD0" w:rsidP="00852AD0">
      <w:pPr>
        <w:pStyle w:val="Heading3"/>
      </w:pPr>
      <w:r w:rsidRPr="00852AD0">
        <w:t>Clinical trials on COVID-19</w:t>
      </w:r>
    </w:p>
    <w:p w14:paraId="68B9B8D7" w14:textId="77777777" w:rsidR="00852AD0" w:rsidRPr="00852AD0" w:rsidRDefault="00852AD0" w:rsidP="00852AD0">
      <w:pPr>
        <w:pStyle w:val="Heading3"/>
      </w:pPr>
      <w:r w:rsidRPr="00852AD0">
        <w:t>Focus on implementing measures to detect, manage, and reduce the transmission of the virus</w:t>
      </w:r>
    </w:p>
    <w:p w14:paraId="37F507EB" w14:textId="64C8698F" w:rsidR="00852AD0" w:rsidRPr="00852AD0" w:rsidRDefault="00852AD0" w:rsidP="00852AD0">
      <w:pPr>
        <w:pStyle w:val="Heading3"/>
      </w:pPr>
      <w:r w:rsidRPr="00852AD0">
        <w:t>Funding of a diagnostic test project</w:t>
      </w:r>
    </w:p>
    <w:p w14:paraId="4E3D86DB" w14:textId="77777777" w:rsidR="00852AD0" w:rsidRPr="00852AD0" w:rsidRDefault="00852AD0" w:rsidP="00852AD0">
      <w:pPr>
        <w:pStyle w:val="Heading3"/>
      </w:pPr>
      <w:r w:rsidRPr="00852AD0">
        <w:t>Health research</w:t>
      </w:r>
    </w:p>
    <w:p w14:paraId="296B5A26" w14:textId="78BF24BF" w:rsidR="00852AD0" w:rsidRPr="00852AD0" w:rsidRDefault="00852AD0" w:rsidP="00852AD0">
      <w:pPr>
        <w:pStyle w:val="Heading3"/>
      </w:pPr>
      <w:r w:rsidRPr="00852AD0">
        <w:t>Open call 50 million euros</w:t>
      </w:r>
    </w:p>
    <w:p w14:paraId="166E2E70" w14:textId="77777777" w:rsidR="00852AD0" w:rsidRPr="00852AD0" w:rsidRDefault="00852AD0" w:rsidP="00852AD0">
      <w:pPr>
        <w:pStyle w:val="Heading3"/>
      </w:pPr>
      <w:r w:rsidRPr="00852AD0">
        <w:t>Simple diagnostic kits, antiviral drugs, vaccines</w:t>
      </w:r>
    </w:p>
    <w:p w14:paraId="397781B7" w14:textId="1B2ACC9F" w:rsidR="00852AD0" w:rsidRPr="00852AD0" w:rsidRDefault="00852AD0" w:rsidP="00852AD0">
      <w:pPr>
        <w:pStyle w:val="Heading3"/>
      </w:pPr>
      <w:r w:rsidRPr="00852AD0">
        <w:t>Simplify clinical trials regulations</w:t>
      </w:r>
    </w:p>
    <w:p w14:paraId="48BCFF65" w14:textId="77777777" w:rsidR="00852AD0" w:rsidRPr="00852AD0" w:rsidRDefault="00852AD0" w:rsidP="00852AD0">
      <w:pPr>
        <w:pStyle w:val="Heading3"/>
      </w:pPr>
      <w:r w:rsidRPr="00852AD0">
        <w:t>Vaccine</w:t>
      </w:r>
    </w:p>
    <w:p w14:paraId="53F8BEA9" w14:textId="7EF0F1E1" w:rsidR="00852AD0" w:rsidRPr="00852AD0" w:rsidRDefault="00852AD0" w:rsidP="00852AD0">
      <w:pPr>
        <w:pStyle w:val="Heading3"/>
      </w:pPr>
      <w:r w:rsidRPr="00852AD0">
        <w:t>Vaccine and antiviral development</w:t>
      </w:r>
    </w:p>
    <w:p w14:paraId="7C7C4829" w14:textId="2597BFC7" w:rsidR="00852AD0" w:rsidRPr="00852AD0" w:rsidRDefault="00852AD0" w:rsidP="00852AD0">
      <w:pPr>
        <w:pStyle w:val="Heading3"/>
      </w:pPr>
      <w:commentRangeStart w:id="19"/>
      <w:r w:rsidRPr="00852AD0">
        <w:t>Vaccine trials on COVID-19</w:t>
      </w:r>
      <w:commentRangeEnd w:id="19"/>
      <w:r w:rsidR="008B73C2">
        <w:rPr>
          <w:rStyle w:val="CommentReference"/>
          <w:rFonts w:asciiTheme="minorHAnsi" w:eastAsiaTheme="minorHAnsi" w:hAnsiTheme="minorHAnsi" w:cstheme="minorBidi"/>
          <w:color w:val="auto"/>
        </w:rPr>
        <w:commentReference w:id="19"/>
      </w:r>
    </w:p>
    <w:p w14:paraId="19920655" w14:textId="77777777" w:rsidR="00C00AE5" w:rsidRDefault="00C00AE5" w:rsidP="00067966">
      <w:pPr>
        <w:pStyle w:val="Heading1"/>
      </w:pPr>
      <w:r>
        <w:t>Resource allocation</w:t>
      </w:r>
    </w:p>
    <w:p w14:paraId="1209B55C"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Resource allocation </w:t>
      </w:r>
      <w:r w:rsidRPr="00E51ADC">
        <w:rPr>
          <w:rFonts w:eastAsia="Calibri" w:cstheme="minorHAnsi"/>
          <w:color w:val="660033"/>
          <w:szCs w:val="24"/>
        </w:rPr>
        <w:t xml:space="preserve">covers the whole range of operations involved in the allocation of budgets, deployment of resources, and distribution of goods for controlling a disease outbreak (these measures </w:t>
      </w:r>
      <w:proofErr w:type="gramStart"/>
      <w:r w:rsidRPr="00E51ADC">
        <w:rPr>
          <w:rFonts w:eastAsia="Calibri" w:cstheme="minorHAnsi"/>
          <w:color w:val="660033"/>
          <w:szCs w:val="24"/>
        </w:rPr>
        <w:t>are most often carried out</w:t>
      </w:r>
      <w:proofErr w:type="gramEnd"/>
      <w:r w:rsidRPr="00E51ADC">
        <w:rPr>
          <w:rFonts w:eastAsia="Calibri" w:cstheme="minorHAnsi"/>
          <w:color w:val="660033"/>
          <w:szCs w:val="24"/>
        </w:rPr>
        <w:t xml:space="preserve"> by national, regional, or even local authorities). For example, under the IHR (2005), each State Party is required to develop, strengthen and maintain core public health capacities for surveillance and response by using existing national resources, such as the national plans for pandemic preparednes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
    <w:p w14:paraId="197F5308" w14:textId="77777777" w:rsidR="00C6480B" w:rsidRDefault="00FD4AF3" w:rsidP="00067966">
      <w:pPr>
        <w:pStyle w:val="Heading2"/>
      </w:pPr>
      <w:r>
        <w:t>Crisis management plans</w:t>
      </w:r>
    </w:p>
    <w:p w14:paraId="44A10DC2" w14:textId="77777777"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1"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719999A0" w14:textId="77777777" w:rsidR="00FD4AF3" w:rsidRDefault="00FD4AF3" w:rsidP="00067966">
      <w:pPr>
        <w:pStyle w:val="Heading2"/>
      </w:pPr>
      <w:r>
        <w:t>Emergency response mechanisms</w:t>
      </w:r>
    </w:p>
    <w:p w14:paraId="2CA77A46" w14:textId="77777777" w:rsidR="00FD4AF3" w:rsidRPr="00FD4AF3" w:rsidRDefault="00FD4AF3" w:rsidP="00067966">
      <w:pPr>
        <w:rPr>
          <w:rFonts w:eastAsia="Calibri" w:cstheme="minorHAnsi"/>
          <w:sz w:val="16"/>
          <w:szCs w:val="24"/>
        </w:rPr>
      </w:pPr>
      <w:r w:rsidRPr="00FD4AF3">
        <w:rPr>
          <w:rFonts w:cstheme="minorHAnsi"/>
          <w:color w:val="000000" w:themeColor="text1"/>
          <w:sz w:val="20"/>
        </w:rPr>
        <w:t xml:space="preserve">Emergency response mechanisms </w:t>
      </w:r>
      <w:proofErr w:type="gramStart"/>
      <w:r w:rsidRPr="00FD4AF3">
        <w:rPr>
          <w:rFonts w:cstheme="minorHAnsi"/>
          <w:color w:val="000000" w:themeColor="text1"/>
          <w:sz w:val="20"/>
        </w:rPr>
        <w:t>are mostly related</w:t>
      </w:r>
      <w:proofErr w:type="gramEnd"/>
      <w:r w:rsidRPr="00FD4AF3">
        <w:rPr>
          <w:rFonts w:cstheme="minorHAnsi"/>
          <w:color w:val="000000" w:themeColor="text1"/>
          <w:sz w:val="20"/>
        </w:rPr>
        <w:t xml:space="preserve"> to the declaration of emergency state or any other exceptional state of a country that is linked with a major crisis.</w:t>
      </w:r>
    </w:p>
    <w:p w14:paraId="300A9FAE" w14:textId="77777777" w:rsidR="00C6480B" w:rsidRDefault="00C6480B" w:rsidP="00067966">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6D71730B" w14:textId="77777777" w:rsidR="00C6480B" w:rsidRDefault="00C6480B" w:rsidP="00067966"/>
    <w:p w14:paraId="345757FF" w14:textId="77777777" w:rsidR="00C00AE5" w:rsidRDefault="00C00AE5" w:rsidP="00067966">
      <w:pPr>
        <w:pStyle w:val="Heading1"/>
      </w:pPr>
      <w:r>
        <w:t>Risk communication</w:t>
      </w:r>
    </w:p>
    <w:p w14:paraId="15D793CD" w14:textId="77777777"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0A4DE1DD" w14:textId="77777777" w:rsidR="00C6480B" w:rsidRPr="00E51ADC" w:rsidRDefault="00E70554" w:rsidP="00067966">
      <w:pPr>
        <w:pStyle w:val="Heading2"/>
        <w:rPr>
          <w:color w:val="660033"/>
        </w:rPr>
      </w:pPr>
      <w:r w:rsidRPr="00E51ADC">
        <w:rPr>
          <w:color w:val="660033"/>
        </w:rPr>
        <w:t>Actively communicate with stakeholders</w:t>
      </w:r>
    </w:p>
    <w:p w14:paraId="68DE8C36" w14:textId="77777777" w:rsidR="00E70554" w:rsidRDefault="00E70554" w:rsidP="00067966">
      <w:pPr>
        <w:rPr>
          <w:rFonts w:cstheme="minorHAnsi"/>
          <w:color w:val="000000" w:themeColor="text1"/>
          <w:sz w:val="20"/>
        </w:rPr>
      </w:pPr>
      <w:r w:rsidRPr="00E70554">
        <w:rPr>
          <w:rFonts w:cstheme="minorHAnsi"/>
          <w:color w:val="000000" w:themeColor="text1"/>
          <w:sz w:val="20"/>
        </w:rPr>
        <w:t>Pro-active communication with stakeholders to promote or encourage the implementation of work safety protocols (promote social distancing, environmental cleaning, wearing of masks) in enterprises, businesses, government administrations, etc. via different communication ways (e.g. guidelines, allocutions, official documents) or to ask them assess the risk before organising an event. Risk communication measures are non-binding.</w:t>
      </w:r>
    </w:p>
    <w:p w14:paraId="3CB5E4E9" w14:textId="77777777" w:rsidR="00FD4AF3" w:rsidRDefault="00FD4AF3" w:rsidP="00067966">
      <w:pPr>
        <w:pStyle w:val="Heading2"/>
      </w:pPr>
      <w:r w:rsidRPr="003C6E25">
        <w:t>Educate and activ</w:t>
      </w:r>
      <w:r>
        <w:t>ely communicate with the public</w:t>
      </w:r>
    </w:p>
    <w:p w14:paraId="291B8AB3" w14:textId="77777777"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20A4B684" w14:textId="77777777" w:rsidR="00F65560" w:rsidRDefault="00F65560" w:rsidP="00067966">
      <w:pPr>
        <w:rPr>
          <w:rFonts w:cstheme="minorHAnsi"/>
          <w:color w:val="000000" w:themeColor="text1"/>
          <w:sz w:val="20"/>
        </w:rPr>
      </w:pP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2CEB9016" w14:textId="77777777" w:rsidR="00E70554" w:rsidRDefault="00E70554" w:rsidP="00067966">
      <w:pPr>
        <w:pStyle w:val="Heading2"/>
      </w:pPr>
      <w:r>
        <w:t>Small gathering cancellation</w:t>
      </w:r>
    </w:p>
    <w:p w14:paraId="64036977" w14:textId="77777777" w:rsidR="00E70554" w:rsidRDefault="00E70554" w:rsidP="00067966">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71F1F363" w14:textId="77777777" w:rsidR="009A4653" w:rsidRDefault="009A4653" w:rsidP="00067966">
      <w:pPr>
        <w:pStyle w:val="Heading2"/>
      </w:pPr>
      <w:r>
        <w:t>Mass gathering</w:t>
      </w:r>
    </w:p>
    <w:p w14:paraId="6A131227" w14:textId="77777777" w:rsidR="009A4653" w:rsidRPr="009A4653" w:rsidRDefault="009A4653" w:rsidP="00067966">
      <w:pPr>
        <w:pStyle w:val="Default"/>
        <w:spacing w:line="259" w:lineRule="auto"/>
        <w:rPr>
          <w:color w:val="211D1E"/>
          <w:sz w:val="20"/>
          <w:szCs w:val="22"/>
        </w:rPr>
      </w:pPr>
      <w:r w:rsidRPr="009A4653">
        <w:rPr>
          <w:color w:val="211D1E"/>
          <w:sz w:val="20"/>
          <w:szCs w:val="22"/>
        </w:rPr>
        <w:t xml:space="preserve">Group events such as concerts, festivals, and sporting events bring people into close contact for extended periods </w: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 </w:instrTex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DATA </w:instrText>
      </w:r>
      <w:r>
        <w:rPr>
          <w:color w:val="211D1E"/>
          <w:sz w:val="20"/>
          <w:szCs w:val="22"/>
        </w:rPr>
      </w:r>
      <w:r>
        <w:rPr>
          <w:color w:val="211D1E"/>
          <w:sz w:val="20"/>
          <w:szCs w:val="22"/>
        </w:rPr>
        <w:fldChar w:fldCharType="end"/>
      </w:r>
      <w:r>
        <w:rPr>
          <w:color w:val="211D1E"/>
          <w:sz w:val="20"/>
          <w:szCs w:val="22"/>
        </w:rPr>
      </w:r>
      <w:r>
        <w:rPr>
          <w:color w:val="211D1E"/>
          <w:sz w:val="20"/>
          <w:szCs w:val="22"/>
        </w:rPr>
        <w:fldChar w:fldCharType="separate"/>
      </w:r>
      <w:r>
        <w:rPr>
          <w:noProof/>
          <w:color w:val="211D1E"/>
          <w:sz w:val="20"/>
          <w:szCs w:val="22"/>
        </w:rPr>
        <w:t>(Qualls et al. 2017)</w:t>
      </w:r>
      <w:r>
        <w:rPr>
          <w:color w:val="211D1E"/>
          <w:sz w:val="20"/>
          <w:szCs w:val="22"/>
        </w:rPr>
        <w:fldChar w:fldCharType="end"/>
      </w:r>
      <w:r>
        <w:rPr>
          <w:color w:val="211D1E"/>
          <w:sz w:val="20"/>
          <w:szCs w:val="22"/>
        </w:rPr>
        <w:t>.</w:t>
      </w:r>
    </w:p>
    <w:p w14:paraId="78AC3F4D" w14:textId="77777777" w:rsidR="009A4653" w:rsidRDefault="009A4653" w:rsidP="00067966">
      <w:pPr>
        <w:rPr>
          <w:rFonts w:cstheme="minorHAnsi"/>
          <w:color w:val="000000" w:themeColor="text1"/>
          <w:sz w:val="20"/>
        </w:rPr>
      </w:pPr>
    </w:p>
    <w:p w14:paraId="030564B6" w14:textId="77777777" w:rsidR="00FD4AF3" w:rsidRDefault="00FD4AF3" w:rsidP="00067966">
      <w:pPr>
        <w:pStyle w:val="Heading2"/>
      </w:pPr>
      <w:r>
        <w:t>Mass gathering cancellation</w:t>
      </w:r>
    </w:p>
    <w:p w14:paraId="00F557CA" w14:textId="77777777"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5F35804E" w14:textId="77777777"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7DB59F9" w14:textId="77777777" w:rsidR="00FD4AF3" w:rsidRDefault="00FD4AF3" w:rsidP="00067966">
      <w:pPr>
        <w:pStyle w:val="Heading2"/>
      </w:pPr>
      <w:r w:rsidRPr="003C6E25">
        <w:t>Special meas</w:t>
      </w:r>
      <w:r>
        <w:t>ures for certain establishments</w:t>
      </w:r>
    </w:p>
    <w:p w14:paraId="1517799B" w14:textId="77777777" w:rsidR="00FD4AF3" w:rsidRPr="00F65560" w:rsidRDefault="00FD4AF3" w:rsidP="00067966">
      <w:pPr>
        <w:rPr>
          <w:rFonts w:cstheme="minorHAnsi"/>
          <w:color w:val="000000" w:themeColor="text1"/>
          <w:sz w:val="20"/>
        </w:rPr>
      </w:pPr>
      <w:r w:rsidRPr="00F65560">
        <w:rPr>
          <w:rFonts w:cstheme="minorHAnsi"/>
          <w:color w:val="000000" w:themeColor="text1"/>
          <w:sz w:val="20"/>
        </w:rPr>
        <w:t>Measures implemented to authorize the functioning of some establishments under certain conditions, i.e. respecting social distancing and/or public hygiene and/or environmental cleaning and/or personal protective measures (e.g. for catering, places of worship, public administration).</w:t>
      </w:r>
    </w:p>
    <w:p w14:paraId="40A0E21C" w14:textId="77777777" w:rsidR="00FD4AF3" w:rsidRPr="00FD4AF3" w:rsidRDefault="00FD4AF3" w:rsidP="00067966">
      <w:pPr>
        <w:rPr>
          <w:sz w:val="16"/>
        </w:rPr>
      </w:pPr>
    </w:p>
    <w:p w14:paraId="770F2BDA" w14:textId="77777777" w:rsidR="00C00AE5" w:rsidRDefault="00C00AE5" w:rsidP="00067966">
      <w:pPr>
        <w:pStyle w:val="Heading1"/>
      </w:pPr>
      <w:r>
        <w:t>Travel restriction</w:t>
      </w:r>
    </w:p>
    <w:p w14:paraId="1C1248AD"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047ADFB4" w14:textId="77777777"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77777777"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f persons, e.g. curfew, implementing a buffer zone around the main residence, prohibition of movements for non-essential activities, segmentation of the population.</w:t>
      </w:r>
    </w:p>
    <w:p w14:paraId="3F149A88" w14:textId="77777777" w:rsidR="00F65560" w:rsidRDefault="00F65560" w:rsidP="00067966">
      <w:pPr>
        <w:pStyle w:val="Heading2"/>
      </w:pPr>
      <w:r>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88FF2A4" w14:textId="77777777" w:rsidR="00C6480B" w:rsidRDefault="00E70554" w:rsidP="00067966">
      <w:pPr>
        <w:pStyle w:val="Heading2"/>
      </w:pPr>
      <w:r w:rsidRPr="003C6E25">
        <w:t>Border restri</w:t>
      </w:r>
      <w:r>
        <w:t>ction</w:t>
      </w:r>
    </w:p>
    <w:p w14:paraId="155C20CC"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0A62F3D3" w14:textId="77777777" w:rsidR="009A4653" w:rsidRDefault="009A4653" w:rsidP="00067966">
      <w:pPr>
        <w:rPr>
          <w:sz w:val="20"/>
        </w:rPr>
      </w:pPr>
    </w:p>
    <w:p w14:paraId="1130A498" w14:textId="77777777" w:rsidR="009A4653" w:rsidRDefault="009A4653" w:rsidP="00067966">
      <w:pPr>
        <w:rPr>
          <w:sz w:val="20"/>
        </w:rPr>
      </w:pPr>
    </w:p>
    <w:p w14:paraId="44749F70" w14:textId="77777777" w:rsidR="00DE5E12" w:rsidRPr="00DE5E12" w:rsidRDefault="009A4653" w:rsidP="00DE5E12">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DE5E12" w:rsidRPr="00DE5E12">
        <w:t xml:space="preserve">European Centre for Disease Prevention and Control (2020) Technical report. Considerations relating to social distancing measures in response to COVID-19 – second update. ECDC, </w:t>
      </w:r>
    </w:p>
    <w:p w14:paraId="3D07F95A" w14:textId="77777777" w:rsidR="00DE5E12" w:rsidRPr="00DE5E12" w:rsidRDefault="00DE5E12" w:rsidP="00DE5E12">
      <w:pPr>
        <w:pStyle w:val="EndNoteBibliography"/>
        <w:spacing w:after="0"/>
        <w:ind w:left="720" w:hanging="720"/>
      </w:pPr>
      <w:r w:rsidRPr="00DE5E12">
        <w:t>Henning KJ (2004) Overview of Syndromic Surveillance  What is Syndromic Surveillance? MMWR Morb Mortal Wkly Rep 53:5-11</w:t>
      </w:r>
    </w:p>
    <w:p w14:paraId="6D1B5FF8" w14:textId="77777777" w:rsidR="00DE5E12" w:rsidRPr="00DE5E12" w:rsidRDefault="00DE5E12" w:rsidP="00DE5E12">
      <w:pPr>
        <w:pStyle w:val="EndNoteBibliography"/>
        <w:spacing w:after="0"/>
        <w:ind w:left="720" w:hanging="720"/>
      </w:pPr>
      <w:r w:rsidRPr="00DE5E12">
        <w:t xml:space="preserve">Kinlaw K, Levine RJ (2007) Ethical guidelines in Pandemic Influenza—Recommendations of the Ethics Subcommittee of the Advisory Committee to the Director, Centers for Disease Control and Prevention. Centers for Disease Control and Prevention, </w:t>
      </w:r>
    </w:p>
    <w:p w14:paraId="2519A2C9" w14:textId="77777777" w:rsidR="00DE5E12" w:rsidRPr="00DE5E12" w:rsidRDefault="00DE5E12" w:rsidP="00DE5E12">
      <w:pPr>
        <w:pStyle w:val="EndNoteBibliography"/>
        <w:spacing w:after="0"/>
        <w:ind w:left="720" w:hanging="720"/>
      </w:pPr>
      <w:r w:rsidRPr="00DE5E12">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42718057" w14:textId="05021367" w:rsidR="00DE5E12" w:rsidRPr="00DE5E12" w:rsidRDefault="00DE5E12" w:rsidP="00DE5E12">
      <w:pPr>
        <w:pStyle w:val="EndNoteBibliography"/>
        <w:spacing w:after="0"/>
        <w:ind w:left="720" w:hanging="720"/>
      </w:pPr>
      <w:r w:rsidRPr="00DE5E12">
        <w:t xml:space="preserve">Salman M, Stark K, Zepeda C (2003) Quality assurance applied to animal disease surveillance systems. Revue Scientifique et Technique 22:689-696. </w:t>
      </w:r>
      <w:hyperlink r:id="rId12" w:history="1">
        <w:r w:rsidRPr="00DE5E12">
          <w:rPr>
            <w:rStyle w:val="Hyperlink"/>
          </w:rPr>
          <w:t>http://dx.doi.org/10.20506/rst.22.2.1431</w:t>
        </w:r>
      </w:hyperlink>
    </w:p>
    <w:p w14:paraId="1459E2A3" w14:textId="77777777" w:rsidR="00DE5E12" w:rsidRPr="00DE5E12" w:rsidRDefault="00DE5E12" w:rsidP="00DE5E12">
      <w:pPr>
        <w:pStyle w:val="EndNoteBibliography"/>
        <w:spacing w:after="0"/>
        <w:ind w:left="720" w:hanging="720"/>
      </w:pPr>
      <w:r w:rsidRPr="00DE5E12">
        <w:t>World Health Assembly (2016) International Health Regulations (2005). World Health Organization, Geneva DOI</w:t>
      </w:r>
    </w:p>
    <w:p w14:paraId="7190AA49" w14:textId="77777777" w:rsidR="00DE5E12" w:rsidRPr="00DE5E12" w:rsidRDefault="00DE5E12" w:rsidP="00DE5E12">
      <w:pPr>
        <w:pStyle w:val="EndNoteBibliography"/>
        <w:spacing w:after="0"/>
        <w:ind w:left="720" w:hanging="720"/>
      </w:pPr>
      <w:r w:rsidRPr="00DE5E12">
        <w:t xml:space="preserve">World Health Organization (2019) Non-pharmaceutical public health measures for mitigating the risk and impact of epidemic and pandemic influenza. </w:t>
      </w:r>
    </w:p>
    <w:p w14:paraId="0D8D4D5A" w14:textId="77777777" w:rsidR="00DE5E12" w:rsidRPr="00DE5E12" w:rsidRDefault="00DE5E12" w:rsidP="00DE5E12">
      <w:pPr>
        <w:pStyle w:val="EndNoteBibliography"/>
        <w:ind w:left="720" w:hanging="720"/>
      </w:pPr>
      <w:r w:rsidRPr="00DE5E12">
        <w:t xml:space="preserve">World Health Organization (2020) Contact tracing in the context of COVID-19 : Interim guidance. </w:t>
      </w:r>
    </w:p>
    <w:p w14:paraId="42FB1C8C" w14:textId="4CAC6AE2" w:rsidR="00E70554" w:rsidRPr="00E70554" w:rsidRDefault="009A4653" w:rsidP="00067966">
      <w:pPr>
        <w:rPr>
          <w:sz w:val="20"/>
        </w:rPr>
      </w:pPr>
      <w:r>
        <w:rPr>
          <w:sz w:val="20"/>
        </w:rPr>
        <w:fldChar w:fldCharType="end"/>
      </w:r>
    </w:p>
    <w:sectPr w:rsidR="00E70554" w:rsidRPr="00E70554">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svars-Larrive Amelie" w:date="2020-06-10T11:07:00Z" w:initials="DA">
    <w:p w14:paraId="3E3D5244" w14:textId="77777777" w:rsidR="00C52BB4" w:rsidRDefault="00C52BB4" w:rsidP="00C52BB4">
      <w:pPr>
        <w:pStyle w:val="CommentText"/>
      </w:pPr>
      <w:r>
        <w:rPr>
          <w:rStyle w:val="CommentReference"/>
        </w:rPr>
        <w:annotationRef/>
      </w:r>
      <w:r>
        <w:t>Maybe this subcategories is not very clear?</w:t>
      </w:r>
    </w:p>
  </w:comment>
  <w:comment w:id="2" w:author="Desvars-Larrive Amelie" w:date="2020-06-12T16:15:00Z" w:initials="DA">
    <w:p w14:paraId="0DD2C9B4" w14:textId="77777777" w:rsidR="00A45681" w:rsidRDefault="00A45681" w:rsidP="00A45681">
      <w:pPr>
        <w:pStyle w:val="CommentText"/>
      </w:pPr>
      <w:r>
        <w:rPr>
          <w:rStyle w:val="CommentReference"/>
        </w:rPr>
        <w:annotationRef/>
      </w:r>
      <w:r>
        <w:t>Could be merged with health screening?</w:t>
      </w:r>
    </w:p>
  </w:comment>
  <w:comment w:id="3" w:author="Desvars-Larrive Amelie" w:date="2020-06-10T11:07:00Z" w:initials="DA">
    <w:p w14:paraId="35C7C29B" w14:textId="415A3175" w:rsidR="00EE7372" w:rsidRDefault="00EE7372">
      <w:pPr>
        <w:pStyle w:val="CommentText"/>
      </w:pPr>
      <w:r>
        <w:rPr>
          <w:rStyle w:val="CommentReference"/>
        </w:rPr>
        <w:annotationRef/>
      </w:r>
      <w:r>
        <w:t>Maybe this subcategories is not very clear?</w:t>
      </w:r>
    </w:p>
  </w:comment>
  <w:comment w:id="4" w:author="Desvars-Larrive Amelie" w:date="2020-06-10T11:07:00Z" w:initials="DA">
    <w:p w14:paraId="237A84BF" w14:textId="77777777" w:rsidR="006D15D5" w:rsidRDefault="006D15D5" w:rsidP="006D15D5">
      <w:pPr>
        <w:pStyle w:val="CommentText"/>
      </w:pPr>
      <w:r>
        <w:rPr>
          <w:rStyle w:val="CommentReference"/>
        </w:rPr>
        <w:annotationRef/>
      </w:r>
      <w:r>
        <w:t>Maybe this subcategories is not very clear?</w:t>
      </w:r>
    </w:p>
  </w:comment>
  <w:comment w:id="5" w:author="Desvars-Larrive Amelie" w:date="2020-06-10T11:07:00Z" w:initials="DA">
    <w:p w14:paraId="1A053563" w14:textId="77777777" w:rsidR="00C52BB4" w:rsidRDefault="00C52BB4" w:rsidP="00C52BB4">
      <w:pPr>
        <w:pStyle w:val="CommentText"/>
      </w:pPr>
      <w:r>
        <w:rPr>
          <w:rStyle w:val="CommentReference"/>
        </w:rPr>
        <w:annotationRef/>
      </w:r>
      <w:r>
        <w:t>Maybe this subcategories is not very clear?</w:t>
      </w:r>
    </w:p>
  </w:comment>
  <w:comment w:id="6" w:author="Desvars-Larrive Amelie" w:date="2020-06-12T16:15:00Z" w:initials="DA">
    <w:p w14:paraId="0BA9688A" w14:textId="73414131" w:rsidR="00A45681" w:rsidRDefault="00A45681">
      <w:pPr>
        <w:pStyle w:val="CommentText"/>
      </w:pPr>
      <w:r>
        <w:rPr>
          <w:rStyle w:val="CommentReference"/>
        </w:rPr>
        <w:annotationRef/>
      </w:r>
      <w:r>
        <w:t>Could be merged with health screening?</w:t>
      </w:r>
    </w:p>
  </w:comment>
  <w:comment w:id="7" w:author="Desvars-Larrive Amelie" w:date="2020-06-10T11:06:00Z" w:initials="DA">
    <w:p w14:paraId="1C738D13" w14:textId="0C09448D" w:rsidR="00EE7372" w:rsidRDefault="00EE7372">
      <w:pPr>
        <w:pStyle w:val="CommentText"/>
      </w:pPr>
      <w:r>
        <w:rPr>
          <w:rStyle w:val="CommentReference"/>
        </w:rPr>
        <w:annotationRef/>
      </w:r>
      <w:r>
        <w:t>Maybe this subcategories is not very clear?</w:t>
      </w:r>
    </w:p>
  </w:comment>
  <w:comment w:id="8" w:author="Desvars-Larrive Amelie" w:date="2020-06-10T11:07:00Z" w:initials="DA">
    <w:p w14:paraId="6D302306" w14:textId="77777777" w:rsidR="003759EF" w:rsidRDefault="003759EF" w:rsidP="003759EF">
      <w:pPr>
        <w:pStyle w:val="CommentText"/>
      </w:pPr>
      <w:r>
        <w:rPr>
          <w:rStyle w:val="CommentReference"/>
        </w:rPr>
        <w:annotationRef/>
      </w:r>
      <w:r>
        <w:t>Maybe this subcategories is not very clear?</w:t>
      </w:r>
    </w:p>
  </w:comment>
  <w:comment w:id="9" w:author="Desvars-Larrive Amelie" w:date="2020-06-12T18:06:00Z" w:initials="DA">
    <w:p w14:paraId="22B04713" w14:textId="20C911CE" w:rsidR="00FF4AA6" w:rsidRDefault="00FF4AA6">
      <w:pPr>
        <w:pStyle w:val="CommentText"/>
      </w:pPr>
      <w:r>
        <w:rPr>
          <w:rStyle w:val="CommentReference"/>
        </w:rPr>
        <w:annotationRef/>
      </w:r>
      <w:r>
        <w:t>Could be merge with transport restriction? Or enhance detection?</w:t>
      </w:r>
    </w:p>
  </w:comment>
  <w:comment w:id="10" w:author="Desvars-Larrive Amelie" w:date="2020-06-09T22:40:00Z" w:initials="DA">
    <w:p w14:paraId="36A9ADAC" w14:textId="77777777" w:rsidR="00FD4AF3" w:rsidRDefault="00FD4AF3">
      <w:pPr>
        <w:pStyle w:val="CommentText"/>
      </w:pPr>
      <w:r>
        <w:rPr>
          <w:rStyle w:val="CommentReference"/>
        </w:rPr>
        <w:annotationRef/>
      </w:r>
      <w:r>
        <w:t>Could be in social distancing?</w:t>
      </w:r>
    </w:p>
  </w:comment>
  <w:comment w:id="11" w:author="Desvars-Larrive Amelie" w:date="2020-06-14T21:38:00Z" w:initials="DA">
    <w:p w14:paraId="522C20E6" w14:textId="2D328E6D" w:rsidR="00D40DD6" w:rsidRDefault="00D40DD6">
      <w:pPr>
        <w:pStyle w:val="CommentText"/>
      </w:pPr>
      <w:r>
        <w:rPr>
          <w:rStyle w:val="CommentReference"/>
        </w:rPr>
        <w:annotationRef/>
      </w:r>
      <w:r>
        <w:t>This should be coded in a more systematic way.</w:t>
      </w:r>
    </w:p>
  </w:comment>
  <w:comment w:id="12" w:author="Desvars-Larrive Amelie" w:date="2020-06-14T22:05:00Z" w:initials="DA">
    <w:p w14:paraId="5B680AB4" w14:textId="42A7A5F2" w:rsidR="00C81044" w:rsidRDefault="00C81044">
      <w:pPr>
        <w:pStyle w:val="CommentText"/>
      </w:pPr>
      <w:r>
        <w:rPr>
          <w:rStyle w:val="CommentReference"/>
        </w:rPr>
        <w:annotationRef/>
      </w:r>
      <w:r>
        <w:t>??</w:t>
      </w:r>
    </w:p>
  </w:comment>
  <w:comment w:id="13" w:author="Desvars-Larrive Amelie" w:date="2020-06-14T22:06:00Z" w:initials="DA">
    <w:p w14:paraId="4AC920B6" w14:textId="515CFFEF" w:rsidR="00C81044" w:rsidRDefault="00C81044">
      <w:pPr>
        <w:pStyle w:val="CommentText"/>
      </w:pPr>
      <w:r>
        <w:rPr>
          <w:rStyle w:val="CommentReference"/>
        </w:rPr>
        <w:annotationRef/>
      </w:r>
      <w:r>
        <w:t>??</w:t>
      </w:r>
    </w:p>
  </w:comment>
  <w:comment w:id="14" w:author="Desvars-Larrive Amelie" w:date="2020-06-14T22:06:00Z" w:initials="DA">
    <w:p w14:paraId="77D359B9" w14:textId="5019E070" w:rsidR="00C81044" w:rsidRDefault="00C81044">
      <w:pPr>
        <w:pStyle w:val="CommentText"/>
      </w:pPr>
      <w:r>
        <w:rPr>
          <w:rStyle w:val="CommentReference"/>
        </w:rPr>
        <w:annotationRef/>
      </w:r>
      <w:r>
        <w:t>??</w:t>
      </w:r>
    </w:p>
  </w:comment>
  <w:comment w:id="15" w:author="Desvars-Larrive Amelie" w:date="2020-06-14T22:23:00Z" w:initials="DA">
    <w:p w14:paraId="1C12971A" w14:textId="62B3B708" w:rsidR="00D70A4A" w:rsidRDefault="00D70A4A">
      <w:pPr>
        <w:pStyle w:val="CommentText"/>
      </w:pPr>
      <w:r>
        <w:rPr>
          <w:rStyle w:val="CommentReference"/>
        </w:rPr>
        <w:annotationRef/>
      </w:r>
      <w:r>
        <w:t>??</w:t>
      </w:r>
    </w:p>
  </w:comment>
  <w:comment w:id="16" w:author="Desvars-Larrive Amelie" w:date="2020-06-14T22:23:00Z" w:initials="DA">
    <w:p w14:paraId="3E916F68" w14:textId="70985AAD" w:rsidR="00D70A4A" w:rsidRDefault="00D70A4A">
      <w:pPr>
        <w:pStyle w:val="CommentText"/>
      </w:pPr>
      <w:r>
        <w:rPr>
          <w:rStyle w:val="CommentReference"/>
        </w:rPr>
        <w:annotationRef/>
      </w:r>
      <w:r>
        <w:t>??</w:t>
      </w:r>
    </w:p>
  </w:comment>
  <w:comment w:id="17" w:author="Desvars-Larrive Amelie" w:date="2020-06-14T23:32:00Z" w:initials="DA">
    <w:p w14:paraId="5F896582" w14:textId="65D59C0E" w:rsidR="005E6164" w:rsidRDefault="005E6164">
      <w:pPr>
        <w:pStyle w:val="CommentText"/>
      </w:pPr>
      <w:r>
        <w:rPr>
          <w:rStyle w:val="CommentReference"/>
        </w:rPr>
        <w:annotationRef/>
      </w:r>
      <w:r>
        <w:t>Should it be assigned to another categories?</w:t>
      </w:r>
    </w:p>
  </w:comment>
  <w:comment w:id="18" w:author="Desvars-Larrive Amelie" w:date="2020-06-14T23:36:00Z" w:initials="DA">
    <w:p w14:paraId="5AF64F64" w14:textId="258C270A" w:rsidR="005E6164" w:rsidRDefault="005E6164">
      <w:pPr>
        <w:pStyle w:val="CommentText"/>
      </w:pPr>
      <w:r>
        <w:rPr>
          <w:rStyle w:val="CommentReference"/>
        </w:rPr>
        <w:annotationRef/>
      </w:r>
      <w:r>
        <w:t xml:space="preserve">In “increase isolation and quarantine facilities”? </w:t>
      </w:r>
      <w:proofErr w:type="gramStart"/>
      <w:r>
        <w:t>to</w:t>
      </w:r>
      <w:proofErr w:type="gramEnd"/>
      <w:r>
        <w:t xml:space="preserve"> be checked</w:t>
      </w:r>
    </w:p>
  </w:comment>
  <w:comment w:id="19" w:author="Desvars-Larrive Amelie" w:date="2020-06-14T23:39:00Z" w:initials="DA">
    <w:p w14:paraId="2C82E43E" w14:textId="3BE0C06A" w:rsidR="008B73C2" w:rsidRDefault="008B73C2">
      <w:pPr>
        <w:pStyle w:val="CommentText"/>
      </w:pPr>
      <w:r>
        <w:rPr>
          <w:rStyle w:val="CommentReference"/>
        </w:rPr>
        <w:annotationRef/>
      </w:r>
      <w:r>
        <w:t>Codes to improve for the category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D5244" w15:done="0"/>
  <w15:commentEx w15:paraId="0DD2C9B4" w15:done="0"/>
  <w15:commentEx w15:paraId="35C7C29B" w15:done="0"/>
  <w15:commentEx w15:paraId="237A84BF" w15:done="0"/>
  <w15:commentEx w15:paraId="1A053563" w15:done="0"/>
  <w15:commentEx w15:paraId="0BA9688A" w15:done="0"/>
  <w15:commentEx w15:paraId="1C738D13" w15:done="0"/>
  <w15:commentEx w15:paraId="6D302306" w15:done="0"/>
  <w15:commentEx w15:paraId="22B04713" w15:done="0"/>
  <w15:commentEx w15:paraId="36A9ADAC" w15:done="0"/>
  <w15:commentEx w15:paraId="522C20E6" w15:done="0"/>
  <w15:commentEx w15:paraId="5B680AB4" w15:done="0"/>
  <w15:commentEx w15:paraId="4AC920B6" w15:done="0"/>
  <w15:commentEx w15:paraId="77D359B9" w15:done="0"/>
  <w15:commentEx w15:paraId="1C12971A" w15:done="0"/>
  <w15:commentEx w15:paraId="3E916F68" w15:done="0"/>
  <w15:commentEx w15:paraId="5F896582" w15:done="0"/>
  <w15:commentEx w15:paraId="5AF64F64" w15:done="0"/>
  <w15:commentEx w15:paraId="2C82E43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8044CD" w14:textId="77777777" w:rsidR="00FF3DFA" w:rsidRDefault="00FF3DFA" w:rsidP="003D1D80">
      <w:pPr>
        <w:spacing w:after="0" w:line="240" w:lineRule="auto"/>
      </w:pPr>
      <w:r>
        <w:separator/>
      </w:r>
    </w:p>
  </w:endnote>
  <w:endnote w:type="continuationSeparator" w:id="0">
    <w:p w14:paraId="60059D3C" w14:textId="77777777" w:rsidR="00FF3DFA" w:rsidRDefault="00FF3DFA"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E954A" w14:textId="77777777" w:rsidR="00FF3DFA" w:rsidRDefault="00FF3DFA" w:rsidP="003D1D80">
      <w:pPr>
        <w:spacing w:after="0" w:line="240" w:lineRule="auto"/>
      </w:pPr>
      <w:r>
        <w:separator/>
      </w:r>
    </w:p>
  </w:footnote>
  <w:footnote w:type="continuationSeparator" w:id="0">
    <w:p w14:paraId="7FD77272" w14:textId="77777777" w:rsidR="00FF3DFA" w:rsidRDefault="00FF3DFA"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4AA88DA1" w:rsidR="00B35588" w:rsidRPr="00C23B1C" w:rsidRDefault="00FF3DFA">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B35588" w:rsidRPr="00C23B1C">
          <w:rPr>
            <w:rFonts w:asciiTheme="majorHAnsi" w:eastAsiaTheme="majorEastAsia" w:hAnsiTheme="majorHAnsi" w:cstheme="majorBidi"/>
            <w:color w:val="5B9BD5" w:themeColor="accent1"/>
            <w:sz w:val="18"/>
            <w:szCs w:val="24"/>
          </w:rPr>
          <w:t xml:space="preserve">CCCSL: Glossary of </w:t>
        </w:r>
        <w:r w:rsidR="00DE5E12">
          <w:rPr>
            <w:rFonts w:asciiTheme="majorHAnsi" w:eastAsiaTheme="majorEastAsia" w:hAnsiTheme="majorHAnsi" w:cstheme="majorBidi"/>
            <w:color w:val="5B9BD5" w:themeColor="accent1"/>
            <w:sz w:val="18"/>
            <w:szCs w:val="24"/>
          </w:rPr>
          <w:t>Codes</w:t>
        </w:r>
      </w:sdtContent>
    </w:sdt>
    <w:r w:rsidR="00B35588">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6-16T00:00:00Z">
          <w:dateFormat w:val="MMMM d, yyyy"/>
          <w:lid w:val="en-US"/>
          <w:storeMappedDataAs w:val="dateTime"/>
          <w:calendar w:val="gregorian"/>
        </w:date>
      </w:sdtPr>
      <w:sdtEndPr/>
      <w:sdtContent>
        <w:r w:rsidR="00B35588" w:rsidRPr="00C23B1C">
          <w:rPr>
            <w:rFonts w:asciiTheme="majorHAnsi" w:eastAsiaTheme="majorEastAsia" w:hAnsiTheme="majorHAnsi" w:cstheme="majorBidi"/>
            <w:color w:val="5B9BD5" w:themeColor="accent1"/>
            <w:sz w:val="18"/>
            <w:szCs w:val="24"/>
            <w:lang w:val="en-US"/>
          </w:rPr>
          <w:t>June 1</w:t>
        </w:r>
        <w:r w:rsidR="00DE5E12">
          <w:rPr>
            <w:rFonts w:asciiTheme="majorHAnsi" w:eastAsiaTheme="majorEastAsia" w:hAnsiTheme="majorHAnsi" w:cstheme="majorBidi"/>
            <w:color w:val="5B9BD5" w:themeColor="accent1"/>
            <w:sz w:val="18"/>
            <w:szCs w:val="24"/>
            <w:lang w:val="en-US"/>
          </w:rPr>
          <w:t>6</w:t>
        </w:r>
        <w:r w:rsidR="00B35588"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3D1D80" w:rsidRDefault="00FF3DFA">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record-ids&gt;&lt;/item&gt;&lt;/Libraries&gt;"/>
  </w:docVars>
  <w:rsids>
    <w:rsidRoot w:val="000A15C8"/>
    <w:rsid w:val="00000E9E"/>
    <w:rsid w:val="00002AC2"/>
    <w:rsid w:val="00020031"/>
    <w:rsid w:val="00067966"/>
    <w:rsid w:val="000A15C8"/>
    <w:rsid w:val="000E36C3"/>
    <w:rsid w:val="000E445A"/>
    <w:rsid w:val="001502FB"/>
    <w:rsid w:val="00160AC6"/>
    <w:rsid w:val="00173FD5"/>
    <w:rsid w:val="00190BBB"/>
    <w:rsid w:val="001F477E"/>
    <w:rsid w:val="002010A1"/>
    <w:rsid w:val="002109DC"/>
    <w:rsid w:val="00224088"/>
    <w:rsid w:val="0024222D"/>
    <w:rsid w:val="002427A2"/>
    <w:rsid w:val="00280F29"/>
    <w:rsid w:val="002A32AE"/>
    <w:rsid w:val="002A7009"/>
    <w:rsid w:val="002A78CE"/>
    <w:rsid w:val="00300ABD"/>
    <w:rsid w:val="00341B4C"/>
    <w:rsid w:val="003656AF"/>
    <w:rsid w:val="003759EF"/>
    <w:rsid w:val="00387985"/>
    <w:rsid w:val="0039226C"/>
    <w:rsid w:val="003D1D80"/>
    <w:rsid w:val="00400887"/>
    <w:rsid w:val="00410165"/>
    <w:rsid w:val="004164AA"/>
    <w:rsid w:val="00433B80"/>
    <w:rsid w:val="004351D0"/>
    <w:rsid w:val="004C01A2"/>
    <w:rsid w:val="004F2525"/>
    <w:rsid w:val="00536BDB"/>
    <w:rsid w:val="005E4AA7"/>
    <w:rsid w:val="005E556B"/>
    <w:rsid w:val="005E6164"/>
    <w:rsid w:val="00613D67"/>
    <w:rsid w:val="00676B61"/>
    <w:rsid w:val="00697191"/>
    <w:rsid w:val="006C6A29"/>
    <w:rsid w:val="006D15D5"/>
    <w:rsid w:val="006E21BA"/>
    <w:rsid w:val="00714A37"/>
    <w:rsid w:val="007550F9"/>
    <w:rsid w:val="00794266"/>
    <w:rsid w:val="00852AD0"/>
    <w:rsid w:val="00856188"/>
    <w:rsid w:val="00872E23"/>
    <w:rsid w:val="008A29B0"/>
    <w:rsid w:val="008B3E2B"/>
    <w:rsid w:val="008B73C2"/>
    <w:rsid w:val="008D672D"/>
    <w:rsid w:val="008F4206"/>
    <w:rsid w:val="00900B5D"/>
    <w:rsid w:val="00913DEF"/>
    <w:rsid w:val="009238B3"/>
    <w:rsid w:val="009865B6"/>
    <w:rsid w:val="009A4653"/>
    <w:rsid w:val="009A58BB"/>
    <w:rsid w:val="009B62DF"/>
    <w:rsid w:val="009C37C6"/>
    <w:rsid w:val="00A40C8C"/>
    <w:rsid w:val="00A45681"/>
    <w:rsid w:val="00A47A41"/>
    <w:rsid w:val="00AD4E08"/>
    <w:rsid w:val="00AD5E24"/>
    <w:rsid w:val="00B14013"/>
    <w:rsid w:val="00B1652E"/>
    <w:rsid w:val="00B16E57"/>
    <w:rsid w:val="00B225C4"/>
    <w:rsid w:val="00B35588"/>
    <w:rsid w:val="00B42C03"/>
    <w:rsid w:val="00B52ECD"/>
    <w:rsid w:val="00B70984"/>
    <w:rsid w:val="00BB4465"/>
    <w:rsid w:val="00BF1CEA"/>
    <w:rsid w:val="00C00AE5"/>
    <w:rsid w:val="00C23B1C"/>
    <w:rsid w:val="00C476F6"/>
    <w:rsid w:val="00C52BB4"/>
    <w:rsid w:val="00C6480B"/>
    <w:rsid w:val="00C749AE"/>
    <w:rsid w:val="00C81044"/>
    <w:rsid w:val="00CB2335"/>
    <w:rsid w:val="00CB25A7"/>
    <w:rsid w:val="00CC2107"/>
    <w:rsid w:val="00CC530B"/>
    <w:rsid w:val="00CF2229"/>
    <w:rsid w:val="00D10152"/>
    <w:rsid w:val="00D40DD6"/>
    <w:rsid w:val="00D46636"/>
    <w:rsid w:val="00D67069"/>
    <w:rsid w:val="00D70A4A"/>
    <w:rsid w:val="00D970C8"/>
    <w:rsid w:val="00DE5E12"/>
    <w:rsid w:val="00E01019"/>
    <w:rsid w:val="00E17444"/>
    <w:rsid w:val="00E51ADC"/>
    <w:rsid w:val="00E70554"/>
    <w:rsid w:val="00EA5D50"/>
    <w:rsid w:val="00EE0C6F"/>
    <w:rsid w:val="00EE7372"/>
    <w:rsid w:val="00EE7A85"/>
    <w:rsid w:val="00F020BB"/>
    <w:rsid w:val="00F25007"/>
    <w:rsid w:val="00F36A0A"/>
    <w:rsid w:val="00F44B73"/>
    <w:rsid w:val="00F57700"/>
    <w:rsid w:val="00F65560"/>
    <w:rsid w:val="00FA1AA9"/>
    <w:rsid w:val="00FC0A7E"/>
    <w:rsid w:val="00FD4AF3"/>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20506/rst.22.2.1431"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isa.europa.e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who.int/immunization/monitoring_surveillance/burden/vpd/surveillance_type/sentinel/e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29161B"/>
    <w:rsid w:val="0050333B"/>
    <w:rsid w:val="005C0E35"/>
    <w:rsid w:val="00B64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B74EAFA-D0EA-4BF1-8B84-557E0BC21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951</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CCCSL: Glossary of Concepts</vt:lpstr>
    </vt:vector>
  </TitlesOfParts>
  <Company>Vetmeduni Vienna</Company>
  <LinksUpToDate>false</LinksUpToDate>
  <CharactersWithSpaces>3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74</cp:revision>
  <dcterms:created xsi:type="dcterms:W3CDTF">2020-06-09T07:09:00Z</dcterms:created>
  <dcterms:modified xsi:type="dcterms:W3CDTF">2020-06-16T23:11:00Z</dcterms:modified>
</cp:coreProperties>
</file>